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30D8C509"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4</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5</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00A31EBC">
        <w:rPr>
          <w:rFonts w:ascii="Arial" w:hAnsi="Arial" w:cs="Arial"/>
          <w:color w:val="000000" w:themeColor="text1"/>
          <w:vertAlign w:val="superscript"/>
        </w:rPr>
        <w:t>6</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00A31EBC">
        <w:rPr>
          <w:rFonts w:ascii="Arial" w:hAnsi="Arial" w:cs="Arial"/>
          <w:color w:val="000000" w:themeColor="text1"/>
          <w:vertAlign w:val="superscript"/>
        </w:rPr>
        <w:t>3</w:t>
      </w:r>
    </w:p>
    <w:p w14:paraId="60BCCB09" w14:textId="025485C9"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7F9D236B" w14:textId="7A98F1CF"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69FE893A"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Public Health Sciences, Seoul National University, Seoul, Korea</w:t>
      </w:r>
    </w:p>
    <w:p w14:paraId="39AF8D5C" w14:textId="64E354C7"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Institute of Health and Environment, Seoul National University, Seoul, Korea</w:t>
      </w:r>
    </w:p>
    <w:p w14:paraId="00F3275F" w14:textId="6B860848"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 xml:space="preserve">Department of Medical Consilience, Graduate School, </w:t>
      </w:r>
      <w:proofErr w:type="spellStart"/>
      <w:r w:rsidR="00104400" w:rsidRPr="000D150D">
        <w:rPr>
          <w:rFonts w:ascii="Arial" w:hAnsi="Arial" w:cs="Arial"/>
          <w:color w:val="000000" w:themeColor="text1"/>
        </w:rPr>
        <w:t>Dankook</w:t>
      </w:r>
      <w:proofErr w:type="spellEnd"/>
      <w:r w:rsidR="00104400" w:rsidRPr="000D150D">
        <w:rPr>
          <w:rFonts w:ascii="Arial" w:hAnsi="Arial" w:cs="Arial"/>
          <w:color w:val="000000" w:themeColor="text1"/>
        </w:rPr>
        <w:t xml:space="preserve"> University, Seoul, Kore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1100BD40"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11</w:t>
      </w:r>
      <w:r w:rsidRPr="000D150D">
        <w:rPr>
          <w:rFonts w:ascii="Arial" w:hAnsi="Arial" w:cs="Arial"/>
          <w:color w:val="000000" w:themeColor="text1"/>
        </w:rPr>
        <w:t xml:space="preserve">ProCUR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4BBEF19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1A07E654" w:rsidR="009D463F" w:rsidRPr="008E7E12" w:rsidRDefault="009D463F" w:rsidP="00A134C5">
      <w:pPr>
        <w:spacing w:line="480" w:lineRule="auto"/>
        <w:rPr>
          <w:rFonts w:ascii="Arial" w:hAnsi="Arial" w:cs="Arial"/>
          <w:b/>
          <w:color w:val="000000" w:themeColor="text1"/>
        </w:rPr>
      </w:pPr>
      <w:r w:rsidRPr="008E7E12">
        <w:rPr>
          <w:rFonts w:ascii="Arial" w:hAnsi="Arial" w:cs="Arial"/>
          <w:b/>
          <w:color w:val="000000" w:themeColor="text1"/>
        </w:rPr>
        <w:t xml:space="preserve">Corresponding </w:t>
      </w:r>
      <w:r w:rsidR="008E7E12" w:rsidRPr="008E7E12">
        <w:rPr>
          <w:rFonts w:ascii="Arial" w:hAnsi="Arial" w:cs="Arial"/>
          <w:b/>
          <w:color w:val="000000" w:themeColor="text1"/>
        </w:rPr>
        <w:t>A</w:t>
      </w:r>
      <w:r w:rsidRPr="008E7E12">
        <w:rPr>
          <w:rFonts w:ascii="Arial" w:hAnsi="Arial" w:cs="Arial"/>
          <w:b/>
          <w:color w:val="000000" w:themeColor="text1"/>
        </w:rPr>
        <w:t>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C33D9E" w:rsidP="00A134C5">
      <w:pPr>
        <w:spacing w:line="480" w:lineRule="auto"/>
        <w:rPr>
          <w:rFonts w:ascii="Arial" w:hAnsi="Arial" w:cs="Arial"/>
          <w:color w:val="000000" w:themeColor="text1"/>
        </w:rPr>
      </w:pPr>
      <w:hyperlink r:id="rId8" w:history="1">
        <w:r w:rsidR="009D463F" w:rsidRPr="000D150D">
          <w:rPr>
            <w:rStyle w:val="Hyperlink"/>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8573070781   </w:t>
      </w:r>
      <w:proofErr w:type="gramStart"/>
      <w:r w:rsidRPr="000D150D">
        <w:rPr>
          <w:rFonts w:ascii="Arial" w:hAnsi="Arial" w:cs="Arial"/>
          <w:color w:val="000000" w:themeColor="text1"/>
        </w:rPr>
        <w:t>fax</w:t>
      </w:r>
      <w:proofErr w:type="gramEnd"/>
      <w:r w:rsidRPr="000D150D">
        <w:rPr>
          <w:rFonts w:ascii="Arial" w:hAnsi="Arial" w:cs="Arial"/>
          <w:color w:val="000000" w:themeColor="text1"/>
        </w:rPr>
        <w:t>: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9"/>
          <w:footerReference w:type="default" r:id="rId10"/>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13DBEF9D" w14:textId="1390D7DF" w:rsidR="00104400" w:rsidRPr="008E7E12" w:rsidRDefault="00F35B44" w:rsidP="00ED4D53">
      <w:pPr>
        <w:spacing w:line="480" w:lineRule="auto"/>
        <w:rPr>
          <w:rFonts w:ascii="Arial" w:hAnsi="Arial" w:cs="Arial"/>
          <w:b/>
          <w:color w:val="000000" w:themeColor="text1"/>
        </w:rPr>
      </w:pPr>
      <w:r>
        <w:rPr>
          <w:rFonts w:ascii="Arial" w:hAnsi="Arial" w:cs="Arial"/>
          <w:b/>
          <w:color w:val="000000" w:themeColor="text1"/>
        </w:rPr>
        <w:br w:type="page"/>
      </w:r>
      <w:r w:rsidR="00104400"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029A61E1" w:rsidR="00104400" w:rsidRPr="000D150D" w:rsidRDefault="00104400"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Infinium OmniExpress-24 v1.2 </w:t>
      </w:r>
      <w:proofErr w:type="spellStart"/>
      <w:r w:rsidRPr="000D150D">
        <w:rPr>
          <w:rFonts w:ascii="Arial" w:hAnsi="Arial" w:cs="Arial"/>
          <w:color w:val="000000" w:themeColor="text1"/>
        </w:rPr>
        <w:t>BeadChip</w:t>
      </w:r>
      <w:proofErr w:type="spellEnd"/>
      <w:r w:rsidRPr="000D150D">
        <w:rPr>
          <w:rFonts w:ascii="Arial" w:hAnsi="Arial" w:cs="Arial"/>
          <w:color w:val="000000" w:themeColor="text1"/>
        </w:rPr>
        <w:t xml:space="preserve">, and compared with genotype data </w:t>
      </w:r>
      <w:r w:rsidR="00F607D6">
        <w:rPr>
          <w:rFonts w:ascii="Arial" w:hAnsi="Arial" w:cs="Arial"/>
          <w:color w:val="000000" w:themeColor="text1"/>
        </w:rPr>
        <w:t xml:space="preserve">from </w:t>
      </w:r>
      <w:r w:rsidR="003115B8">
        <w:rPr>
          <w:rFonts w:ascii="Arial" w:hAnsi="Arial" w:cs="Arial" w:hint="eastAsia"/>
          <w:color w:val="000000" w:themeColor="text1"/>
          <w:lang w:eastAsia="ko-KR"/>
        </w:rPr>
        <w:t>852 females matched each S-LAM</w:t>
      </w:r>
      <w:r w:rsidR="005B3F28">
        <w:rPr>
          <w:rFonts w:ascii="Arial" w:hAnsi="Arial" w:cs="Arial" w:hint="eastAsia"/>
          <w:color w:val="000000" w:themeColor="text1"/>
          <w:lang w:eastAsia="ko-KR"/>
        </w:rPr>
        <w:t xml:space="preserve"> subject</w:t>
      </w:r>
      <w:r w:rsidR="003115B8">
        <w:rPr>
          <w:rFonts w:ascii="Arial" w:hAnsi="Arial" w:cs="Arial" w:hint="eastAsia"/>
          <w:color w:val="000000" w:themeColor="text1"/>
          <w:lang w:eastAsia="ko-KR"/>
        </w:rPr>
        <w:t xml:space="preserve"> among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r w:rsidR="003115B8">
        <w:rPr>
          <w:rFonts w:ascii="Arial" w:hAnsi="Arial" w:cs="Arial" w:hint="eastAsia"/>
          <w:color w:val="000000" w:themeColor="text1"/>
          <w:lang w:eastAsia="ko-KR"/>
        </w:rPr>
        <w:t xml:space="preserve">females in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8F18A2">
        <w:rPr>
          <w:rFonts w:ascii="Arial" w:hAnsi="Arial" w:cs="Arial" w:hint="eastAsia"/>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 xml:space="preserve">ies were performed using three datasets as controls; 1) remaining 409 females from </w:t>
      </w:r>
      <w:proofErr w:type="spellStart"/>
      <w:r w:rsidR="008F18A2">
        <w:rPr>
          <w:rFonts w:ascii="Arial" w:hAnsi="Arial" w:cs="Arial" w:hint="eastAsia"/>
          <w:color w:val="000000" w:themeColor="text1"/>
          <w:lang w:eastAsia="ko-KR"/>
        </w:rPr>
        <w:t>COPDGene</w:t>
      </w:r>
      <w:proofErr w:type="spellEnd"/>
      <w:r w:rsidR="008F18A2">
        <w:rPr>
          <w:rFonts w:ascii="Arial" w:hAnsi="Arial" w:cs="Arial" w:hint="eastAsia"/>
          <w:color w:val="000000" w:themeColor="text1"/>
          <w:lang w:eastAsia="ko-KR"/>
        </w:rPr>
        <w:t xml:space="preserve"> after matching, 2) 1,121 females from MESA dataset, and 3) 225,731 females from UK Biobank dataset.</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517B4C8E"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r w:rsidR="00D71D67">
        <w:rPr>
          <w:rFonts w:ascii="Arial" w:hAnsi="Arial" w:cs="Arial"/>
          <w:color w:val="000000" w:themeColor="text1"/>
        </w:rPr>
        <w:t>4.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1</w:t>
      </w:r>
      <w:r w:rsidRPr="000D150D">
        <w:rPr>
          <w:rFonts w:ascii="Arial" w:hAnsi="Arial" w:cs="Arial"/>
        </w:rPr>
        <w:t>×10</w:t>
      </w:r>
      <w:r w:rsidRPr="000D150D">
        <w:rPr>
          <w:rFonts w:ascii="Arial" w:hAnsi="Arial" w:cs="Arial"/>
          <w:vertAlign w:val="superscript"/>
        </w:rPr>
        <w:t xml:space="preserve"> -</w:t>
      </w:r>
      <w:r w:rsidR="00D71D67">
        <w:rPr>
          <w:rFonts w:ascii="Arial" w:hAnsi="Arial" w:cs="Arial"/>
          <w:vertAlign w:val="superscript"/>
        </w:rPr>
        <w:t>9</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lastRenderedPageBreak/>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2F15B30F" w14:textId="28E60661" w:rsidR="00104400" w:rsidRPr="008E7E12" w:rsidRDefault="00104400" w:rsidP="00ED4D53">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E7E12">
        <w:rPr>
          <w:rFonts w:ascii="Arial" w:hAnsi="Arial" w:cs="Arial"/>
          <w:i/>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E7E12">
        <w:rPr>
          <w:rFonts w:ascii="Arial" w:hAnsi="Arial" w:cs="Arial"/>
          <w:i/>
          <w:color w:val="000000" w:themeColor="text1"/>
        </w:rPr>
        <w:t>TSC2</w:t>
      </w: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2CA59EC"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0D2EB013"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0%) in women with Tuberous Sclerosis Complex (TSC); and at much lower frequency in women (about 1 in 100,000) without that disorder, in which it is called sporadic (S-LAM). TSC is due to germline or</w:t>
      </w:r>
      <w:r w:rsidR="00CC414B">
        <w:rPr>
          <w:rFonts w:ascii="Arial" w:hAnsi="Arial" w:cs="Arial"/>
          <w:color w:val="000000" w:themeColor="text1"/>
        </w:rPr>
        <w:t>/and</w:t>
      </w:r>
      <w:r w:rsidRPr="000D150D">
        <w:rPr>
          <w:rFonts w:ascii="Arial" w:hAnsi="Arial" w:cs="Arial"/>
          <w:color w:val="000000" w:themeColor="text1"/>
        </w:rPr>
        <w:t xml:space="preserve">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6B77ABC1"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34D5ADE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758D3B2B"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subjects whose missing genotype rates were &gt; 5%, or showed identity-by-state &gt; </w:t>
      </w:r>
      <w:r w:rsidRPr="000D150D">
        <w:rPr>
          <w:rFonts w:ascii="Arial" w:hAnsi="Arial" w:cs="Arial"/>
          <w:color w:val="000000" w:themeColor="text1"/>
          <w:shd w:val="clear" w:color="auto" w:fill="FFFFFF"/>
        </w:rPr>
        <w:lastRenderedPageBreak/>
        <w:t xml:space="preserve">80% with 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w:t>
      </w:r>
      <w:r w:rsidR="00735383" w:rsidRPr="00F24DE9">
        <w:rPr>
          <w:rFonts w:ascii="Arial" w:hAnsi="Arial" w:cs="Arial"/>
          <w:color w:val="000000" w:themeColor="text1"/>
        </w:rPr>
        <w:t xml:space="preserve">Each case was matched with two controls, and </w:t>
      </w:r>
      <w:r w:rsidR="001C6811" w:rsidRPr="00F24DE9">
        <w:rPr>
          <w:rFonts w:ascii="Arial" w:hAnsi="Arial" w:cs="Arial"/>
          <w:color w:val="000000" w:themeColor="text1"/>
        </w:rPr>
        <w:t xml:space="preserve">409 </w:t>
      </w:r>
      <w:r w:rsidR="001C6811" w:rsidRPr="00F24DE9">
        <w:rPr>
          <w:rFonts w:ascii="Arial" w:hAnsi="Arial" w:cs="Arial"/>
          <w:color w:val="000000" w:themeColor="text1"/>
          <w:lang w:eastAsia="ko-KR"/>
        </w:rPr>
        <w:t>controls were removed</w:t>
      </w:r>
      <w:r w:rsidR="00735383" w:rsidRPr="00F24DE9">
        <w:rPr>
          <w:rFonts w:ascii="Arial" w:hAnsi="Arial" w:cs="Arial"/>
          <w:color w:val="000000" w:themeColor="text1"/>
          <w:lang w:eastAsia="ko-KR"/>
        </w:rPr>
        <w:t>.</w:t>
      </w:r>
      <w:r w:rsidR="001C6811">
        <w:rPr>
          <w:rFonts w:ascii="Arial" w:hAnsi="Arial" w:cs="Arial"/>
          <w:color w:val="000000" w:themeColor="text1"/>
          <w:lang w:eastAsia="ko-KR"/>
        </w:rPr>
        <w:t xml:space="preserve"> </w:t>
      </w:r>
      <w:r w:rsidRPr="000D150D">
        <w:rPr>
          <w:rFonts w:ascii="Arial" w:hAnsi="Arial" w:cs="Arial"/>
          <w:color w:val="000000" w:themeColor="text1"/>
        </w:rPr>
        <w:t xml:space="preserve">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w:t>
      </w:r>
      <w:r w:rsidR="004D3BEB">
        <w:rPr>
          <w:rFonts w:ascii="Arial" w:hAnsi="Arial" w:cs="Arial" w:hint="eastAsia"/>
          <w:color w:val="000000" w:themeColor="text1"/>
          <w:shd w:val="clear" w:color="auto" w:fill="FFFFFF"/>
          <w:lang w:eastAsia="ko-KR"/>
        </w:rPr>
        <w:t>591</w:t>
      </w:r>
      <w:r w:rsidRPr="000D150D">
        <w:rPr>
          <w:rFonts w:ascii="Arial" w:hAnsi="Arial" w:cs="Arial"/>
          <w:color w:val="000000" w:themeColor="text1"/>
          <w:shd w:val="clear" w:color="auto" w:fill="FFFFFF"/>
        </w:rPr>
        <w:t xml:space="preserve"> SNP genotypes (Figure 1).</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6952BD9E" w14:textId="5EFFA7EF" w:rsidR="00893C50" w:rsidRPr="008237C5" w:rsidRDefault="00104400" w:rsidP="00DF7937">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 xml:space="preserve">female S-LAM subjects, for the two </w:t>
      </w:r>
      <w:r w:rsidR="00CC414B">
        <w:rPr>
          <w:rFonts w:ascii="Arial" w:hAnsi="Arial" w:cs="Arial"/>
          <w:color w:val="000000" w:themeColor="text1"/>
          <w:shd w:val="clear" w:color="auto" w:fill="FFFFFF"/>
        </w:rPr>
        <w:t xml:space="preserve">significant </w:t>
      </w:r>
      <w:r w:rsidRPr="000D150D">
        <w:rPr>
          <w:rFonts w:ascii="Arial" w:hAnsi="Arial" w:cs="Arial"/>
          <w:color w:val="000000" w:themeColor="text1"/>
          <w:shd w:val="clear" w:color="auto" w:fill="FFFFFF"/>
        </w:rPr>
        <w:t>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w:t>
      </w:r>
      <w:r w:rsidR="00CC414B">
        <w:rPr>
          <w:rFonts w:ascii="Arial" w:hAnsi="Arial" w:cs="Arial"/>
          <w:shd w:val="clear" w:color="auto" w:fill="FFFFFF"/>
        </w:rPr>
        <w:t xml:space="preserve">independent </w:t>
      </w:r>
      <w:r w:rsidR="00A547D3">
        <w:rPr>
          <w:rFonts w:ascii="Arial" w:hAnsi="Arial" w:cs="Arial"/>
          <w:shd w:val="clear" w:color="auto" w:fill="FFFFFF"/>
        </w:rPr>
        <w:t xml:space="preserve">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TaqMan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E153DB">
        <w:rPr>
          <w:rFonts w:ascii="Arial" w:hAnsi="Arial" w:cs="Arial" w:hint="eastAsia"/>
          <w:color w:val="000000" w:themeColor="text1"/>
          <w:shd w:val="clear" w:color="auto" w:fill="FFFFFF"/>
          <w:lang w:eastAsia="ko-KR"/>
        </w:rPr>
        <w:t>We used three independent dataset</w:t>
      </w:r>
      <w:r w:rsidR="00893C50">
        <w:rPr>
          <w:rFonts w:ascii="Arial" w:hAnsi="Arial" w:cs="Arial" w:hint="eastAsia"/>
          <w:color w:val="000000" w:themeColor="text1"/>
          <w:shd w:val="clear" w:color="auto" w:fill="FFFFFF"/>
          <w:lang w:eastAsia="ko-KR"/>
        </w:rPr>
        <w:t>s</w:t>
      </w:r>
      <w:r w:rsidR="00E153DB">
        <w:rPr>
          <w:rFonts w:ascii="Arial" w:hAnsi="Arial" w:cs="Arial" w:hint="eastAsia"/>
          <w:color w:val="000000" w:themeColor="text1"/>
          <w:shd w:val="clear" w:color="auto" w:fill="FFFFFF"/>
          <w:lang w:eastAsia="ko-KR"/>
        </w:rPr>
        <w:t xml:space="preserve"> </w:t>
      </w:r>
      <w:r w:rsidR="00893C50">
        <w:rPr>
          <w:rFonts w:ascii="Arial" w:hAnsi="Arial" w:cs="Arial" w:hint="eastAsia"/>
          <w:color w:val="000000" w:themeColor="text1"/>
          <w:shd w:val="clear" w:color="auto" w:fill="FFFFFF"/>
          <w:lang w:eastAsia="ko-KR"/>
        </w:rPr>
        <w:t xml:space="preserve">as </w:t>
      </w:r>
      <w:r w:rsidR="00E153DB">
        <w:rPr>
          <w:rFonts w:ascii="Arial" w:hAnsi="Arial" w:cs="Arial" w:hint="eastAsia"/>
          <w:color w:val="000000" w:themeColor="text1"/>
          <w:shd w:val="clear" w:color="auto" w:fill="FFFFFF"/>
          <w:lang w:eastAsia="ko-KR"/>
        </w:rPr>
        <w:t xml:space="preserve">controls </w:t>
      </w:r>
      <w:r w:rsidR="00893C50">
        <w:rPr>
          <w:rFonts w:ascii="Arial" w:hAnsi="Arial" w:cs="Arial" w:hint="eastAsia"/>
          <w:color w:val="000000" w:themeColor="text1"/>
          <w:shd w:val="clear" w:color="auto" w:fill="FFFFFF"/>
          <w:lang w:eastAsia="ko-KR"/>
        </w:rPr>
        <w:t xml:space="preserve">for comparison in the replication study; 1)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w:t>
      </w:r>
      <w:r w:rsidR="00000E6B" w:rsidRPr="009B7747">
        <w:rPr>
          <w:rFonts w:ascii="Arial" w:hAnsi="Arial" w:cs="Arial"/>
          <w:color w:val="000000" w:themeColor="text1"/>
          <w:shd w:val="clear" w:color="auto" w:fill="FFFFFF"/>
        </w:rPr>
        <w:t>healt</w:t>
      </w:r>
      <w:r w:rsidR="003678B3" w:rsidRPr="009B7747">
        <w:rPr>
          <w:rFonts w:ascii="Arial" w:hAnsi="Arial" w:cs="Arial"/>
          <w:color w:val="000000" w:themeColor="text1"/>
          <w:shd w:val="clear" w:color="auto" w:fill="FFFFFF"/>
        </w:rPr>
        <w:t>h</w:t>
      </w:r>
      <w:r w:rsidR="00000E6B" w:rsidRPr="009B7747">
        <w:rPr>
          <w:rFonts w:ascii="Arial" w:hAnsi="Arial" w:cs="Arial"/>
          <w:color w:val="000000" w:themeColor="text1"/>
          <w:shd w:val="clear" w:color="auto" w:fill="FFFFFF"/>
        </w:rPr>
        <w:t>y females</w:t>
      </w:r>
      <w:r w:rsidR="007441A9" w:rsidRPr="009B7747">
        <w:rPr>
          <w:rFonts w:ascii="Arial" w:hAnsi="Arial" w:cs="Arial"/>
          <w:color w:val="000000" w:themeColor="text1"/>
          <w:shd w:val="clear" w:color="auto" w:fill="FFFFFF"/>
        </w:rPr>
        <w:t xml:space="preserve"> </w:t>
      </w:r>
      <w:r w:rsidR="003678B3" w:rsidRPr="009B7747">
        <w:rPr>
          <w:rFonts w:ascii="Arial" w:hAnsi="Arial" w:cs="Arial"/>
          <w:color w:val="000000" w:themeColor="text1"/>
          <w:shd w:val="clear" w:color="auto" w:fill="FFFFFF"/>
        </w:rPr>
        <w:t xml:space="preserve">from </w:t>
      </w:r>
      <w:proofErr w:type="spellStart"/>
      <w:r w:rsidR="007441A9" w:rsidRPr="009B7747">
        <w:rPr>
          <w:rFonts w:ascii="Arial" w:hAnsi="Arial" w:cs="Arial"/>
          <w:color w:val="000000" w:themeColor="text1"/>
          <w:shd w:val="clear" w:color="auto" w:fill="FFFFFF"/>
        </w:rPr>
        <w:t>COPDGene</w:t>
      </w:r>
      <w:proofErr w:type="spellEnd"/>
      <w:r w:rsidR="007441A9" w:rsidRPr="009B7747">
        <w:rPr>
          <w:rFonts w:ascii="Arial" w:hAnsi="Arial" w:cs="Arial"/>
          <w:color w:val="000000" w:themeColor="text1"/>
          <w:shd w:val="clear" w:color="auto" w:fill="FFFFFF"/>
        </w:rPr>
        <w:t xml:space="preserve"> </w:t>
      </w:r>
      <w:r w:rsidR="00153C87" w:rsidRPr="009B7747">
        <w:rPr>
          <w:rFonts w:ascii="Arial" w:hAnsi="Arial" w:cs="Arial"/>
          <w:color w:val="000000" w:themeColor="text1"/>
          <w:shd w:val="clear" w:color="auto" w:fill="FFFFFF"/>
        </w:rPr>
        <w:t xml:space="preserve">Consortium </w:t>
      </w:r>
      <w:r w:rsidR="007441A9" w:rsidRPr="009B7747">
        <w:rPr>
          <w:rFonts w:ascii="Arial" w:hAnsi="Arial" w:cs="Arial"/>
          <w:color w:val="000000" w:themeColor="text1"/>
          <w:shd w:val="clear" w:color="auto" w:fill="FFFFFF"/>
        </w:rPr>
        <w:t xml:space="preserve">who were </w:t>
      </w:r>
      <w:r w:rsidR="00893C50" w:rsidRPr="009B7747">
        <w:rPr>
          <w:rFonts w:ascii="Arial" w:hAnsi="Arial" w:cs="Arial"/>
          <w:color w:val="000000" w:themeColor="text1"/>
          <w:shd w:val="clear" w:color="auto" w:fill="FFFFFF"/>
        </w:rPr>
        <w:t xml:space="preserve">not used for </w:t>
      </w:r>
      <w:r w:rsidR="00893C50" w:rsidRPr="009B7747">
        <w:rPr>
          <w:rFonts w:ascii="Arial" w:hAnsi="Arial" w:cs="Arial"/>
          <w:color w:val="000000" w:themeColor="text1"/>
          <w:shd w:val="clear" w:color="auto" w:fill="FFFFFF"/>
        </w:rPr>
        <w:lastRenderedPageBreak/>
        <w:t xml:space="preserve">discovery analyses, 2) </w:t>
      </w:r>
      <w:r w:rsidR="001A3DC7" w:rsidRPr="009B7747">
        <w:rPr>
          <w:rFonts w:ascii="Arial" w:hAnsi="Arial" w:cs="Arial" w:hint="eastAsia"/>
          <w:color w:val="000000" w:themeColor="text1"/>
          <w:shd w:val="clear" w:color="auto" w:fill="FFFFFF"/>
          <w:lang w:eastAsia="ko-KR"/>
        </w:rPr>
        <w:t>1,121</w:t>
      </w:r>
      <w:r w:rsidR="00F528DA" w:rsidRPr="009B7747">
        <w:rPr>
          <w:rFonts w:ascii="Arial" w:hAnsi="Arial" w:cs="Arial" w:hint="eastAsia"/>
          <w:color w:val="000000" w:themeColor="text1"/>
          <w:shd w:val="clear" w:color="auto" w:fill="FFFFFF"/>
          <w:lang w:eastAsia="ko-KR"/>
        </w:rPr>
        <w:t xml:space="preserve"> </w:t>
      </w:r>
      <w:r w:rsidR="001C7A21" w:rsidRPr="009B7747">
        <w:rPr>
          <w:rFonts w:ascii="Arial" w:hAnsi="Arial" w:cs="Arial" w:hint="eastAsia"/>
          <w:color w:val="000000" w:themeColor="text1"/>
          <w:shd w:val="clear" w:color="auto" w:fill="FFFFFF"/>
          <w:lang w:eastAsia="ko-KR"/>
        </w:rPr>
        <w:t>Hispanic white</w:t>
      </w:r>
      <w:r w:rsidR="001A3DC7" w:rsidRPr="009B7747">
        <w:rPr>
          <w:rFonts w:ascii="Arial" w:hAnsi="Arial" w:cs="Arial" w:hint="eastAsia"/>
          <w:color w:val="000000" w:themeColor="text1"/>
          <w:shd w:val="clear" w:color="auto" w:fill="FFFFFF"/>
          <w:lang w:eastAsia="ko-KR"/>
        </w:rPr>
        <w:t xml:space="preserve"> </w:t>
      </w:r>
      <w:r w:rsidR="00E81340" w:rsidRPr="009B7747">
        <w:rPr>
          <w:rFonts w:ascii="Arial" w:hAnsi="Arial" w:cs="Arial" w:hint="eastAsia"/>
          <w:color w:val="000000" w:themeColor="text1"/>
          <w:shd w:val="clear" w:color="auto" w:fill="FFFFFF"/>
          <w:lang w:eastAsia="ko-KR"/>
        </w:rPr>
        <w:t xml:space="preserve">females </w:t>
      </w:r>
      <w:r w:rsidR="002E6A43" w:rsidRPr="009B7747">
        <w:rPr>
          <w:rFonts w:ascii="Arial" w:hAnsi="Arial" w:cs="Arial"/>
          <w:color w:val="000000" w:themeColor="text1"/>
          <w:shd w:val="clear" w:color="auto" w:fill="FFFFFF"/>
          <w:lang w:eastAsia="ko-KR"/>
        </w:rPr>
        <w:t>in</w:t>
      </w:r>
      <w:r w:rsidR="00E81340" w:rsidRPr="009B7747">
        <w:rPr>
          <w:rFonts w:ascii="Arial" w:hAnsi="Arial" w:cs="Arial" w:hint="eastAsia"/>
          <w:color w:val="000000" w:themeColor="text1"/>
          <w:shd w:val="clear" w:color="auto" w:fill="FFFFFF"/>
          <w:lang w:eastAsia="ko-KR"/>
        </w:rPr>
        <w:t xml:space="preserve"> the Multi-Ethnic Study of Atherosclerosis (</w:t>
      </w:r>
      <w:r w:rsidR="001A19B1" w:rsidRPr="009B7747">
        <w:rPr>
          <w:rFonts w:ascii="Arial" w:hAnsi="Arial" w:cs="Arial" w:hint="eastAsia"/>
          <w:color w:val="000000" w:themeColor="text1"/>
          <w:shd w:val="clear" w:color="auto" w:fill="FFFFFF"/>
          <w:lang w:eastAsia="ko-KR"/>
        </w:rPr>
        <w:t>MESA</w:t>
      </w:r>
      <w:r w:rsidR="00E81340" w:rsidRPr="009B7747">
        <w:rPr>
          <w:rFonts w:ascii="Arial" w:hAnsi="Arial" w:cs="Arial" w:hint="eastAsia"/>
          <w:color w:val="000000" w:themeColor="text1"/>
          <w:shd w:val="clear" w:color="auto" w:fill="FFFFFF"/>
          <w:lang w:eastAsia="ko-KR"/>
        </w:rPr>
        <w:t>) dataset</w:t>
      </w:r>
      <w:r w:rsidR="001A19B1"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hint="eastAsia"/>
          <w:color w:val="000000" w:themeColor="text1"/>
          <w:shd w:val="clear" w:color="auto" w:fill="FFFFFF"/>
          <w:lang w:eastAsia="ko-KR"/>
        </w:rPr>
        <w:t xml:space="preserve">obtained from </w:t>
      </w:r>
      <w:proofErr w:type="spellStart"/>
      <w:r w:rsidR="00F528DA" w:rsidRPr="009B7747">
        <w:rPr>
          <w:rFonts w:ascii="Arial" w:hAnsi="Arial" w:cs="Arial" w:hint="eastAsia"/>
          <w:color w:val="000000" w:themeColor="text1"/>
          <w:shd w:val="clear" w:color="auto" w:fill="FFFFFF"/>
          <w:lang w:eastAsia="ko-KR"/>
        </w:rPr>
        <w:t>dbGaP</w:t>
      </w:r>
      <w:proofErr w:type="spellEnd"/>
      <w:r w:rsidR="00F528DA"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color w:val="000000" w:themeColor="text1"/>
          <w:shd w:val="clear" w:color="auto" w:fill="FFFFFF"/>
          <w:lang w:eastAsia="ko-KR"/>
        </w:rPr>
        <w:t>phs000209.v13.p3</w:t>
      </w:r>
      <w:r w:rsidR="00F528DA" w:rsidRPr="009B7747">
        <w:rPr>
          <w:rFonts w:ascii="Arial" w:hAnsi="Arial" w:cs="Arial" w:hint="eastAsia"/>
          <w:color w:val="000000" w:themeColor="text1"/>
          <w:shd w:val="clear" w:color="auto" w:fill="FFFFFF"/>
          <w:lang w:eastAsia="ko-KR"/>
        </w:rPr>
        <w:t xml:space="preserve">) </w:t>
      </w:r>
      <w:r w:rsidR="00F528DA" w:rsidRPr="009B7747">
        <w:rPr>
          <w:rFonts w:ascii="Arial" w:hAnsi="Arial" w:cs="Arial"/>
          <w:color w:val="000000" w:themeColor="text1"/>
          <w:shd w:val="clear" w:color="auto" w:fill="FFFFFF"/>
          <w:lang w:eastAsia="ko-KR"/>
        </w:rPr>
        <w:fldChar w:fldCharType="begin"/>
      </w:r>
      <w:r w:rsidR="00F528DA" w:rsidRPr="009B7747">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18]&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00F528DA" w:rsidRPr="009B7747">
        <w:rPr>
          <w:rFonts w:ascii="Arial" w:hAnsi="Arial" w:cs="Arial"/>
          <w:color w:val="000000" w:themeColor="text1"/>
          <w:shd w:val="clear" w:color="auto" w:fill="FFFFFF"/>
          <w:lang w:eastAsia="ko-KR"/>
        </w:rPr>
        <w:fldChar w:fldCharType="separate"/>
      </w:r>
      <w:r w:rsidR="00F528DA" w:rsidRPr="009B7747">
        <w:rPr>
          <w:rFonts w:ascii="Arial" w:hAnsi="Arial" w:cs="Arial"/>
          <w:noProof/>
          <w:color w:val="000000" w:themeColor="text1"/>
          <w:shd w:val="clear" w:color="auto" w:fill="FFFFFF"/>
          <w:lang w:eastAsia="ko-KR"/>
        </w:rPr>
        <w:t>[18]</w:t>
      </w:r>
      <w:r w:rsidR="00F528DA" w:rsidRPr="009B7747">
        <w:rPr>
          <w:rFonts w:ascii="Arial" w:hAnsi="Arial" w:cs="Arial"/>
          <w:color w:val="000000" w:themeColor="text1"/>
          <w:shd w:val="clear" w:color="auto" w:fill="FFFFFF"/>
          <w:lang w:eastAsia="ko-KR"/>
        </w:rPr>
        <w:fldChar w:fldCharType="end"/>
      </w:r>
      <w:r w:rsidR="00F528DA" w:rsidRPr="009B7747">
        <w:rPr>
          <w:rFonts w:ascii="Arial" w:hAnsi="Arial" w:cs="Arial" w:hint="eastAsia"/>
          <w:color w:val="000000" w:themeColor="text1"/>
          <w:shd w:val="clear" w:color="auto" w:fill="FFFFFF"/>
          <w:lang w:eastAsia="ko-KR"/>
        </w:rPr>
        <w:t xml:space="preserve"> </w:t>
      </w:r>
      <w:r w:rsidR="001056EB" w:rsidRPr="009B7747">
        <w:rPr>
          <w:rFonts w:ascii="Arial" w:hAnsi="Arial" w:cs="Arial" w:hint="eastAsia"/>
          <w:color w:val="000000" w:themeColor="text1"/>
          <w:shd w:val="clear" w:color="auto" w:fill="FFFFFF"/>
          <w:lang w:eastAsia="ko-KR"/>
        </w:rPr>
        <w:t xml:space="preserve">and 3) </w:t>
      </w:r>
      <w:r w:rsidR="00E81710" w:rsidRPr="009B7747">
        <w:rPr>
          <w:rFonts w:ascii="Arial" w:hAnsi="Arial" w:cs="Arial"/>
          <w:color w:val="000000" w:themeColor="text1"/>
          <w:shd w:val="clear" w:color="auto" w:fill="FFFFFF"/>
          <w:lang w:eastAsia="ko-KR"/>
        </w:rPr>
        <w:t>2</w:t>
      </w:r>
      <w:r w:rsidR="00E81710" w:rsidRPr="009B7747">
        <w:rPr>
          <w:rFonts w:ascii="Arial" w:hAnsi="Arial" w:cs="Arial" w:hint="eastAsia"/>
          <w:color w:val="000000" w:themeColor="text1"/>
          <w:shd w:val="clear" w:color="auto" w:fill="FFFFFF"/>
          <w:lang w:eastAsia="ko-KR"/>
        </w:rPr>
        <w:t>2</w:t>
      </w:r>
      <w:r w:rsidR="00E81710" w:rsidRPr="009B7747">
        <w:rPr>
          <w:rFonts w:ascii="Arial" w:hAnsi="Arial" w:cs="Arial"/>
          <w:color w:val="000000" w:themeColor="text1"/>
          <w:shd w:val="clear" w:color="auto" w:fill="FFFFFF"/>
          <w:lang w:eastAsia="ko-KR"/>
        </w:rPr>
        <w:t>5,</w:t>
      </w:r>
      <w:r w:rsidR="00E81710" w:rsidRPr="009B7747">
        <w:rPr>
          <w:rFonts w:ascii="Arial" w:hAnsi="Arial" w:cs="Arial" w:hint="eastAsia"/>
          <w:color w:val="000000" w:themeColor="text1"/>
          <w:shd w:val="clear" w:color="auto" w:fill="FFFFFF"/>
          <w:lang w:eastAsia="ko-KR"/>
        </w:rPr>
        <w:t>731</w:t>
      </w:r>
      <w:r w:rsidR="00E81710" w:rsidRPr="009B7747">
        <w:rPr>
          <w:rFonts w:ascii="Arial" w:hAnsi="Arial" w:cs="Arial"/>
          <w:color w:val="000000" w:themeColor="text1"/>
          <w:shd w:val="clear" w:color="auto" w:fill="FFFFFF"/>
          <w:lang w:eastAsia="ko-KR"/>
        </w:rPr>
        <w:t xml:space="preserve"> </w:t>
      </w:r>
      <w:r w:rsidR="007F5043">
        <w:rPr>
          <w:rFonts w:ascii="Arial" w:hAnsi="Arial" w:cs="Arial" w:hint="eastAsia"/>
          <w:color w:val="000000" w:themeColor="text1"/>
          <w:shd w:val="clear" w:color="auto" w:fill="FFFFFF"/>
          <w:lang w:eastAsia="ko-KR"/>
        </w:rPr>
        <w:t xml:space="preserve">white </w:t>
      </w:r>
      <w:r w:rsidR="00E81710" w:rsidRPr="009B7747">
        <w:rPr>
          <w:rFonts w:ascii="Arial" w:hAnsi="Arial" w:cs="Arial" w:hint="eastAsia"/>
          <w:color w:val="000000" w:themeColor="text1"/>
          <w:shd w:val="clear" w:color="auto" w:fill="FFFFFF"/>
          <w:lang w:eastAsia="ko-KR"/>
        </w:rPr>
        <w:t xml:space="preserve">British </w:t>
      </w:r>
      <w:r w:rsidR="002E6A43" w:rsidRPr="009B7747">
        <w:rPr>
          <w:rFonts w:ascii="Arial" w:hAnsi="Arial" w:cs="Arial"/>
          <w:color w:val="000000" w:themeColor="text1"/>
          <w:shd w:val="clear" w:color="auto" w:fill="FFFFFF"/>
          <w:lang w:eastAsia="ko-KR"/>
        </w:rPr>
        <w:t xml:space="preserve">females from </w:t>
      </w:r>
      <w:r w:rsidR="001056EB" w:rsidRPr="009B7747">
        <w:rPr>
          <w:rFonts w:ascii="Arial" w:hAnsi="Arial" w:cs="Arial" w:hint="eastAsia"/>
          <w:color w:val="000000" w:themeColor="text1"/>
          <w:shd w:val="clear" w:color="auto" w:fill="FFFFFF"/>
          <w:lang w:eastAsia="ko-KR"/>
        </w:rPr>
        <w:t>UK</w:t>
      </w:r>
      <w:r w:rsidR="00A91A21" w:rsidRPr="009B7747">
        <w:rPr>
          <w:rFonts w:ascii="Arial" w:hAnsi="Arial" w:cs="Arial"/>
          <w:color w:val="000000" w:themeColor="text1"/>
          <w:shd w:val="clear" w:color="auto" w:fill="FFFFFF"/>
          <w:lang w:eastAsia="ko-KR"/>
        </w:rPr>
        <w:t xml:space="preserve"> </w:t>
      </w:r>
      <w:r w:rsidR="001A19B1" w:rsidRPr="009B7747">
        <w:rPr>
          <w:rFonts w:ascii="Arial" w:hAnsi="Arial" w:cs="Arial" w:hint="eastAsia"/>
          <w:color w:val="000000" w:themeColor="text1"/>
          <w:shd w:val="clear" w:color="auto" w:fill="FFFFFF"/>
          <w:lang w:eastAsia="ko-KR"/>
        </w:rPr>
        <w:t>Biobank</w:t>
      </w:r>
      <w:r w:rsidR="00FA4199" w:rsidRPr="009B7747">
        <w:rPr>
          <w:rFonts w:ascii="Arial" w:hAnsi="Arial" w:cs="Arial"/>
          <w:color w:val="000000" w:themeColor="text1"/>
          <w:shd w:val="clear" w:color="auto" w:fill="FFFFFF"/>
          <w:lang w:eastAsia="ko-KR"/>
        </w:rPr>
        <w:t xml:space="preserve"> </w:t>
      </w:r>
      <w:r w:rsidR="002E6A43" w:rsidRPr="009B7747">
        <w:rPr>
          <w:rFonts w:ascii="Arial" w:hAnsi="Arial" w:cs="Arial"/>
          <w:color w:val="000000" w:themeColor="text1"/>
          <w:shd w:val="clear" w:color="auto" w:fill="FFFFFF"/>
          <w:lang w:eastAsia="ko-KR"/>
        </w:rPr>
        <w:t xml:space="preserve">dataset </w:t>
      </w:r>
      <w:r w:rsidR="00FD1133" w:rsidRPr="009B7747">
        <w:rPr>
          <w:rFonts w:ascii="Arial" w:hAnsi="Arial" w:cs="Arial"/>
          <w:color w:val="000000" w:themeColor="text1"/>
          <w:shd w:val="clear" w:color="auto" w:fill="FFFFFF"/>
          <w:lang w:eastAsia="ko-KR"/>
        </w:rPr>
        <w:fldChar w:fldCharType="begin"/>
      </w:r>
      <w:r w:rsidR="00FD1133" w:rsidRPr="009B7747">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19]&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FD1133" w:rsidRPr="009B7747">
        <w:rPr>
          <w:rFonts w:ascii="Arial" w:hAnsi="Arial" w:cs="Arial"/>
          <w:color w:val="000000" w:themeColor="text1"/>
          <w:shd w:val="clear" w:color="auto" w:fill="FFFFFF"/>
          <w:lang w:eastAsia="ko-KR"/>
        </w:rPr>
        <w:fldChar w:fldCharType="separate"/>
      </w:r>
      <w:r w:rsidR="00FD1133" w:rsidRPr="009B7747">
        <w:rPr>
          <w:rFonts w:ascii="Arial" w:hAnsi="Arial" w:cs="Arial"/>
          <w:noProof/>
          <w:color w:val="000000" w:themeColor="text1"/>
          <w:shd w:val="clear" w:color="auto" w:fill="FFFFFF"/>
          <w:lang w:eastAsia="ko-KR"/>
        </w:rPr>
        <w:t>[19]</w:t>
      </w:r>
      <w:r w:rsidR="00FD1133" w:rsidRPr="009B7747">
        <w:rPr>
          <w:rFonts w:ascii="Arial" w:hAnsi="Arial" w:cs="Arial"/>
          <w:color w:val="000000" w:themeColor="text1"/>
          <w:shd w:val="clear" w:color="auto" w:fill="FFFFFF"/>
          <w:lang w:eastAsia="ko-KR"/>
        </w:rPr>
        <w:fldChar w:fldCharType="end"/>
      </w:r>
      <w:r w:rsidR="001A19B1" w:rsidRPr="009B7747">
        <w:rPr>
          <w:rFonts w:ascii="Arial" w:hAnsi="Arial" w:cs="Arial" w:hint="eastAsia"/>
          <w:color w:val="000000" w:themeColor="text1"/>
          <w:shd w:val="clear" w:color="auto" w:fill="FFFFFF"/>
          <w:lang w:eastAsia="ko-KR"/>
        </w:rPr>
        <w:t>.</w:t>
      </w:r>
      <w:r w:rsidR="00CA6C21" w:rsidRPr="009B7747">
        <w:rPr>
          <w:rFonts w:ascii="Arial" w:hAnsi="Arial" w:cs="Arial" w:hint="eastAsia"/>
          <w:color w:val="000000" w:themeColor="text1"/>
          <w:shd w:val="clear" w:color="auto" w:fill="FFFFFF"/>
          <w:lang w:eastAsia="ko-KR"/>
        </w:rPr>
        <w:t xml:space="preserve"> </w:t>
      </w:r>
      <w:r w:rsidR="00374B46" w:rsidRPr="009B7747">
        <w:rPr>
          <w:rFonts w:ascii="Arial" w:hAnsi="Arial" w:cs="Arial" w:hint="eastAsia"/>
          <w:color w:val="000000" w:themeColor="text1"/>
          <w:shd w:val="clear" w:color="auto" w:fill="FFFFFF"/>
          <w:lang w:eastAsia="ko-KR"/>
        </w:rPr>
        <w:t>For each control dataset, w</w:t>
      </w:r>
      <w:r w:rsidR="00CA6C21" w:rsidRPr="009B7747">
        <w:rPr>
          <w:rFonts w:ascii="Arial" w:hAnsi="Arial" w:cs="Arial" w:hint="eastAsia"/>
          <w:color w:val="000000" w:themeColor="text1"/>
          <w:shd w:val="clear" w:color="auto" w:fill="FFFFFF"/>
          <w:lang w:eastAsia="ko-KR"/>
        </w:rPr>
        <w:t>e used genotype</w:t>
      </w:r>
      <w:r w:rsidR="00645E3A" w:rsidRPr="009B7747">
        <w:rPr>
          <w:rFonts w:ascii="Arial" w:hAnsi="Arial" w:cs="Arial"/>
          <w:color w:val="000000" w:themeColor="text1"/>
          <w:shd w:val="clear" w:color="auto" w:fill="FFFFFF"/>
          <w:lang w:eastAsia="ko-KR"/>
        </w:rPr>
        <w:t>d or imputed</w:t>
      </w:r>
      <w:r w:rsidR="00CA6C21">
        <w:rPr>
          <w:rFonts w:ascii="Arial" w:hAnsi="Arial" w:cs="Arial" w:hint="eastAsia"/>
          <w:color w:val="000000" w:themeColor="text1"/>
          <w:shd w:val="clear" w:color="auto" w:fill="FFFFFF"/>
          <w:lang w:eastAsia="ko-KR"/>
        </w:rPr>
        <w:t xml:space="preserve"> data </w:t>
      </w:r>
      <w:r w:rsidR="00645E3A">
        <w:rPr>
          <w:rFonts w:ascii="Arial" w:hAnsi="Arial" w:cs="Arial"/>
          <w:color w:val="000000" w:themeColor="text1"/>
          <w:shd w:val="clear" w:color="auto" w:fill="FFFFFF"/>
          <w:lang w:eastAsia="ko-KR"/>
        </w:rPr>
        <w:t>depending on the genotype availability of the genome-wide significant SNPs.</w:t>
      </w:r>
      <w:r w:rsidR="00CA6C21">
        <w:rPr>
          <w:rFonts w:ascii="Arial" w:hAnsi="Arial" w:cs="Arial" w:hint="eastAsia"/>
          <w:color w:val="000000" w:themeColor="text1"/>
          <w:shd w:val="clear" w:color="auto" w:fill="FFFFFF"/>
          <w:lang w:eastAsia="ko-KR"/>
        </w:rPr>
        <w:t xml:space="preserve"> </w:t>
      </w:r>
      <w:r w:rsidR="00645E3A">
        <w:rPr>
          <w:rFonts w:ascii="Arial" w:hAnsi="Arial" w:cs="Arial"/>
          <w:color w:val="000000" w:themeColor="text1"/>
          <w:shd w:val="clear" w:color="auto" w:fill="FFFFFF"/>
          <w:lang w:eastAsia="ko-KR"/>
        </w:rPr>
        <w:t>I</w:t>
      </w:r>
      <w:r w:rsidR="00CA6C21">
        <w:rPr>
          <w:rFonts w:ascii="Arial" w:hAnsi="Arial" w:cs="Arial" w:hint="eastAsia"/>
          <w:color w:val="000000" w:themeColor="text1"/>
          <w:shd w:val="clear" w:color="auto" w:fill="FFFFFF"/>
          <w:lang w:eastAsia="ko-KR"/>
        </w:rPr>
        <w:t>mput</w:t>
      </w:r>
      <w:r w:rsidR="00645E3A">
        <w:rPr>
          <w:rFonts w:ascii="Arial" w:hAnsi="Arial" w:cs="Arial"/>
          <w:color w:val="000000" w:themeColor="text1"/>
          <w:shd w:val="clear" w:color="auto" w:fill="FFFFFF"/>
          <w:lang w:eastAsia="ko-KR"/>
        </w:rPr>
        <w:t>ation was conducted by using</w:t>
      </w:r>
      <w:r w:rsidR="00CA6C21">
        <w:rPr>
          <w:rFonts w:ascii="Arial" w:hAnsi="Arial" w:cs="Arial" w:hint="eastAsia"/>
          <w:color w:val="000000" w:themeColor="text1"/>
          <w:shd w:val="clear" w:color="auto" w:fill="FFFFFF"/>
          <w:lang w:eastAsia="ko-KR"/>
        </w:rPr>
        <w:t xml:space="preserve"> 1000 Genomes Project </w:t>
      </w:r>
      <w:r w:rsidR="00CA6C21">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Consortium&lt;/Author&gt;&lt;Year&gt;2012&lt;/Year&gt;&lt;RecNum&gt;306&lt;/RecNum&gt;&lt;DisplayText&gt;[20]&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CA6C21">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0]</w:t>
      </w:r>
      <w:r w:rsidR="00CA6C21">
        <w:rPr>
          <w:rFonts w:ascii="Arial" w:hAnsi="Arial" w:cs="Arial"/>
          <w:color w:val="000000" w:themeColor="text1"/>
          <w:shd w:val="clear" w:color="auto" w:fill="FFFFFF"/>
          <w:lang w:eastAsia="ko-KR"/>
        </w:rPr>
        <w:fldChar w:fldCharType="end"/>
      </w:r>
      <w:r w:rsidR="00CA6C21">
        <w:rPr>
          <w:rFonts w:ascii="Arial" w:hAnsi="Arial" w:cs="Arial" w:hint="eastAsia"/>
          <w:color w:val="000000" w:themeColor="text1"/>
          <w:shd w:val="clear" w:color="auto" w:fill="FFFFFF"/>
          <w:lang w:eastAsia="ko-KR"/>
        </w:rPr>
        <w:t xml:space="preserve"> </w:t>
      </w:r>
      <w:r w:rsidR="00645E3A">
        <w:rPr>
          <w:rFonts w:ascii="Arial" w:hAnsi="Arial" w:cs="Arial"/>
          <w:color w:val="000000" w:themeColor="text1"/>
          <w:shd w:val="clear" w:color="auto" w:fill="FFFFFF"/>
          <w:lang w:eastAsia="ko-KR"/>
        </w:rPr>
        <w:t>as reference genoty</w:t>
      </w:r>
      <w:r w:rsidR="00B77790">
        <w:rPr>
          <w:rFonts w:ascii="Arial" w:hAnsi="Arial" w:cs="Arial" w:hint="eastAsia"/>
          <w:color w:val="000000" w:themeColor="text1"/>
          <w:shd w:val="clear" w:color="auto" w:fill="FFFFFF"/>
          <w:lang w:eastAsia="ko-KR"/>
        </w:rPr>
        <w:t>p</w:t>
      </w:r>
      <w:r w:rsidR="00645E3A">
        <w:rPr>
          <w:rFonts w:ascii="Arial" w:hAnsi="Arial" w:cs="Arial"/>
          <w:color w:val="000000" w:themeColor="text1"/>
          <w:shd w:val="clear" w:color="auto" w:fill="FFFFFF"/>
          <w:lang w:eastAsia="ko-KR"/>
        </w:rPr>
        <w:t>es</w:t>
      </w:r>
      <w:r w:rsidR="00CA6C21">
        <w:rPr>
          <w:rFonts w:ascii="Arial" w:hAnsi="Arial" w:cs="Arial" w:hint="eastAsia"/>
          <w:color w:val="000000" w:themeColor="text1"/>
          <w:shd w:val="clear" w:color="auto" w:fill="FFFFFF"/>
          <w:lang w:eastAsia="ko-KR"/>
        </w:rPr>
        <w:t xml:space="preserve">. </w:t>
      </w:r>
      <w:r w:rsidR="00374B46">
        <w:rPr>
          <w:rFonts w:ascii="Arial" w:hAnsi="Arial" w:cs="Arial" w:hint="eastAsia"/>
          <w:color w:val="000000" w:themeColor="text1"/>
          <w:shd w:val="clear" w:color="auto" w:fill="FFFFFF"/>
          <w:lang w:eastAsia="ko-KR"/>
        </w:rPr>
        <w:t xml:space="preserve">We included only </w:t>
      </w:r>
      <w:r w:rsidR="00F528DA">
        <w:rPr>
          <w:rFonts w:ascii="Arial" w:hAnsi="Arial" w:cs="Arial" w:hint="eastAsia"/>
          <w:color w:val="000000" w:themeColor="text1"/>
          <w:shd w:val="clear" w:color="auto" w:fill="FFFFFF"/>
          <w:lang w:eastAsia="ko-KR"/>
        </w:rPr>
        <w:t xml:space="preserve">NHW </w:t>
      </w:r>
      <w:r w:rsidR="00374B46">
        <w:rPr>
          <w:rFonts w:ascii="Arial" w:hAnsi="Arial" w:cs="Arial" w:hint="eastAsia"/>
          <w:color w:val="000000" w:themeColor="text1"/>
          <w:shd w:val="clear" w:color="auto" w:fill="FFFFFF"/>
          <w:lang w:eastAsia="ko-KR"/>
        </w:rPr>
        <w:t>female</w:t>
      </w:r>
      <w:r w:rsidR="00BA7F7D">
        <w:rPr>
          <w:rFonts w:ascii="Arial" w:hAnsi="Arial" w:cs="Arial" w:hint="eastAsia"/>
          <w:color w:val="000000" w:themeColor="text1"/>
          <w:shd w:val="clear" w:color="auto" w:fill="FFFFFF"/>
          <w:lang w:eastAsia="ko-KR"/>
        </w:rPr>
        <w:t xml:space="preserve"> and excluded variants if </w:t>
      </w:r>
      <w:r w:rsidR="008237C5">
        <w:rPr>
          <w:rFonts w:ascii="Arial" w:hAnsi="Arial" w:cs="Arial" w:hint="eastAsia"/>
          <w:color w:val="000000" w:themeColor="text1"/>
          <w:shd w:val="clear" w:color="auto" w:fill="FFFFFF"/>
          <w:lang w:eastAsia="ko-KR"/>
        </w:rPr>
        <w:t xml:space="preserve">P-value of HWE test is less than </w:t>
      </w:r>
      <w:r w:rsidR="008237C5" w:rsidRPr="000D150D">
        <w:rPr>
          <w:rFonts w:ascii="Arial" w:hAnsi="Arial" w:cs="Arial"/>
          <w:color w:val="000000" w:themeColor="text1"/>
          <w:shd w:val="clear" w:color="auto" w:fill="FFFFFF"/>
        </w:rPr>
        <w:t>1×10</w:t>
      </w:r>
      <w:r w:rsidR="008237C5" w:rsidRPr="000D150D">
        <w:rPr>
          <w:rFonts w:ascii="Arial" w:hAnsi="Arial" w:cs="Arial"/>
          <w:color w:val="000000" w:themeColor="text1"/>
          <w:shd w:val="clear" w:color="auto" w:fill="FFFFFF"/>
          <w:vertAlign w:val="superscript"/>
        </w:rPr>
        <w:t>-5</w:t>
      </w:r>
      <w:r w:rsidR="008237C5">
        <w:rPr>
          <w:rFonts w:ascii="Arial" w:hAnsi="Arial" w:cs="Arial" w:hint="eastAsia"/>
          <w:color w:val="000000" w:themeColor="text1"/>
          <w:shd w:val="clear" w:color="auto" w:fill="FFFFFF"/>
          <w:lang w:eastAsia="ko-KR"/>
        </w:rPr>
        <w:t xml:space="preserve">, MAF is less than 0.05 or missing genotype rate is </w:t>
      </w:r>
      <w:r w:rsidR="00EB4711">
        <w:rPr>
          <w:rFonts w:ascii="Arial" w:hAnsi="Arial" w:cs="Arial" w:hint="eastAsia"/>
          <w:color w:val="000000" w:themeColor="text1"/>
          <w:shd w:val="clear" w:color="auto" w:fill="FFFFFF"/>
          <w:lang w:eastAsia="ko-KR"/>
        </w:rPr>
        <w:t>greater than 5%</w:t>
      </w:r>
      <w:r w:rsidR="008237C5">
        <w:rPr>
          <w:rFonts w:ascii="Arial" w:hAnsi="Arial" w:cs="Arial" w:hint="eastAsia"/>
          <w:color w:val="000000" w:themeColor="text1"/>
          <w:shd w:val="clear" w:color="auto" w:fill="FFFFFF"/>
          <w:lang w:eastAsia="ko-KR"/>
        </w:rPr>
        <w:t>.</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2632B4">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p>
    <w:p w14:paraId="00855DC6" w14:textId="7357812E" w:rsidR="0074384C" w:rsidRDefault="00BA7308" w:rsidP="002632B4">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Sekhon&lt;/Author&gt;&lt;Year&gt;2011&lt;/Year&gt;&lt;RecNum&gt;246&lt;/RecNum&gt;&lt;DisplayText&gt;[21]&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A822AA">
        <w:rPr>
          <w:rFonts w:ascii="Arial" w:hAnsi="Arial" w:cs="Arial" w:hint="eastAsia"/>
          <w:color w:val="000000" w:themeColor="text1"/>
          <w:shd w:val="clear" w:color="auto" w:fill="FFFFFF"/>
          <w:lang w:eastAsia="ko-KR"/>
        </w:rPr>
        <w:t xml:space="preserve"> and top 10 PC scores were included as covariates to </w:t>
      </w:r>
      <w:r w:rsidR="000D266D">
        <w:rPr>
          <w:rFonts w:ascii="Arial" w:hAnsi="Arial" w:cs="Arial" w:hint="eastAsia"/>
          <w:color w:val="000000" w:themeColor="text1"/>
          <w:shd w:val="clear" w:color="auto" w:fill="FFFFFF"/>
          <w:lang w:eastAsia="ko-KR"/>
        </w:rPr>
        <w:t xml:space="preserve">adjust </w:t>
      </w:r>
      <w:r w:rsidR="00395064">
        <w:rPr>
          <w:rFonts w:ascii="Arial" w:hAnsi="Arial" w:cs="Arial" w:hint="eastAsia"/>
          <w:color w:val="000000" w:themeColor="text1"/>
          <w:shd w:val="clear" w:color="auto" w:fill="FFFFFF"/>
          <w:lang w:eastAsia="ko-KR"/>
        </w:rPr>
        <w:t xml:space="preserve">potential </w:t>
      </w:r>
      <w:r w:rsidR="000D266D">
        <w:rPr>
          <w:rFonts w:ascii="Arial" w:hAnsi="Arial" w:cs="Arial" w:hint="eastAsia"/>
          <w:color w:val="000000" w:themeColor="text1"/>
          <w:shd w:val="clear" w:color="auto" w:fill="FFFFFF"/>
          <w:lang w:eastAsia="ko-KR"/>
        </w:rPr>
        <w:t xml:space="preserve">population </w:t>
      </w:r>
      <w:proofErr w:type="spellStart"/>
      <w:r w:rsidR="000D266D">
        <w:rPr>
          <w:rFonts w:ascii="Arial" w:hAnsi="Arial" w:cs="Arial" w:hint="eastAsia"/>
          <w:color w:val="000000" w:themeColor="text1"/>
          <w:shd w:val="clear" w:color="auto" w:fill="FFFFFF"/>
          <w:lang w:eastAsia="ko-KR"/>
        </w:rPr>
        <w:t>substruacture</w:t>
      </w:r>
      <w:proofErr w:type="spellEnd"/>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 to 1. </w:t>
      </w:r>
      <w:r w:rsidR="0074384C">
        <w:rPr>
          <w:rFonts w:ascii="Arial" w:hAnsi="Arial" w:cs="Arial"/>
          <w:color w:val="000000" w:themeColor="text1"/>
          <w:shd w:val="clear" w:color="auto" w:fill="FFFFFF"/>
          <w:lang w:eastAsia="ko-KR"/>
        </w:rPr>
        <w:t>Thus CLR was conducted conditioning on the matched cases and controls, by the first 2 PC scores. Our CLR can be expressed as follows:</w:t>
      </w:r>
    </w:p>
    <w:p w14:paraId="176B27CF" w14:textId="77777777" w:rsidR="0074384C" w:rsidRDefault="0074384C" w:rsidP="0074384C">
      <w:pPr>
        <w:spacing w:line="480" w:lineRule="auto"/>
        <w:rPr>
          <w:rFonts w:ascii="Arial" w:hAnsi="Arial" w:cs="Arial"/>
          <w:color w:val="000000" w:themeColor="text1"/>
          <w:shd w:val="clear" w:color="auto" w:fill="FFFFFF"/>
          <w:lang w:eastAsia="ko-KR"/>
        </w:rPr>
      </w:pPr>
      <w:r>
        <w:rPr>
          <w:rFonts w:ascii="Arial" w:hAnsi="Arial" w:cs="Arial"/>
          <w:color w:val="000000" w:themeColor="text1"/>
          <w:shd w:val="clear" w:color="auto" w:fill="FFFFFF"/>
          <w:lang w:eastAsia="ko-KR"/>
        </w:rPr>
        <w:t xml:space="preserve">for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04E2F07E" w14:textId="77777777" w:rsidR="0074384C" w:rsidRDefault="00C33D9E" w:rsidP="0074384C">
      <w:pPr>
        <w:spacing w:line="480" w:lineRule="auto"/>
        <w:rPr>
          <w:rFonts w:ascii="Arial" w:hAnsi="Arial" w:cs="Arial"/>
          <w:color w:val="000000" w:themeColor="text1"/>
          <w:shd w:val="clear" w:color="auto" w:fill="FFFFFF"/>
          <w:lang w:eastAsia="ko-KR"/>
        </w:rPr>
      </w:pPr>
      <m:oMathPara>
        <m:oMath>
          <m:func>
            <m:funcPr>
              <m:ctrlPr>
                <w:rPr>
                  <w:rFonts w:ascii="Cambria Math" w:hAnsi="Cambria Math"/>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i/>
                          <w:color w:val="000000" w:themeColor="text1"/>
                          <w:shd w:val="clear" w:color="auto" w:fill="FFFFFF"/>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olor w:val="000000" w:themeColor="text1"/>
                  <w:shd w:val="clear" w:color="auto" w:fill="FFFFFF"/>
                </w:rPr>
              </m:ctrlPr>
            </m:fPr>
            <m:num>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i/>
                  <w:color w:val="000000" w:themeColor="text1"/>
                  <w:shd w:val="clear" w:color="auto" w:fill="FFFFFF"/>
                </w:rPr>
              </m:ctrlPr>
            </m:num>
            <m:den>
              <m:nary>
                <m:naryPr>
                  <m:chr m:val="∑"/>
                  <m:supHide m:val="1"/>
                  <m:ctrlPr>
                    <w:rPr>
                      <w:rFonts w:ascii="Cambria Math" w:hAnsi="Cambria Math"/>
                      <w:i/>
                      <w:color w:val="000000" w:themeColor="text1"/>
                      <w:shd w:val="clear" w:color="auto" w:fill="FFFFFF"/>
                    </w:rPr>
                  </m:ctrlPr>
                </m:naryPr>
                <m:sub>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olor w:val="000000" w:themeColor="text1"/>
                  <w:shd w:val="clear" w:color="auto" w:fill="FFFFFF"/>
                </w:rPr>
              </m:ctrlPr>
            </m:fPr>
            <m:num>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i/>
                  <w:color w:val="000000" w:themeColor="text1"/>
                  <w:shd w:val="clear" w:color="auto" w:fill="FFFFFF"/>
                </w:rPr>
              </m:ctrlPr>
            </m:num>
            <m:den>
              <m:nary>
                <m:naryPr>
                  <m:chr m:val="∑"/>
                  <m:ctrlPr>
                    <w:rPr>
                      <w:rFonts w:ascii="Cambria Math" w:hAnsi="Cambria Math"/>
                      <w:i/>
                      <w:color w:val="000000" w:themeColor="text1"/>
                      <w:shd w:val="clear" w:color="auto" w:fill="FFFFFF"/>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i/>
                          <w:color w:val="000000" w:themeColor="text1"/>
                          <w:shd w:val="clear" w:color="auto" w:fill="FFFFFF"/>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i/>
                              <w:color w:val="000000" w:themeColor="text1"/>
                              <w:shd w:val="clear" w:color="auto" w:fill="FFFFFF"/>
                            </w:rPr>
                          </m:ctrlPr>
                        </m:dPr>
                        <m:e>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072CC07F" w14:textId="55D95799" w:rsidR="00104400" w:rsidRPr="000D150D" w:rsidRDefault="0074384C" w:rsidP="00215461">
      <w:pPr>
        <w:spacing w:line="480" w:lineRule="auto"/>
        <w:rPr>
          <w:rFonts w:ascii="Arial" w:hAnsi="Arial" w:cs="Arial"/>
          <w:strike/>
          <w:color w:val="000000" w:themeColor="text1"/>
          <w:shd w:val="clear" w:color="auto" w:fill="FFFFFF"/>
        </w:rPr>
      </w:pPr>
      <w:r>
        <w:rPr>
          <w:rFonts w:ascii="Arial" w:hAnsi="Arial" w:cs="Arial"/>
          <w:color w:val="000000" w:themeColor="text1"/>
          <w:shd w:val="clear" w:color="auto" w:fill="FFFFFF"/>
          <w:lang w:eastAsia="ko-KR"/>
        </w:rPr>
        <w:t xml:space="preserve">where </w:t>
      </w:r>
      <m:oMath>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i/>
                <w:color w:val="000000" w:themeColor="text1"/>
                <w:shd w:val="clear" w:color="auto" w:fill="FFFFFF"/>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indicate the phenotype and genotype of </w:t>
      </w:r>
      <w:proofErr w:type="spellStart"/>
      <w:r>
        <w:rPr>
          <w:rFonts w:ascii="Arial" w:hAnsi="Arial" w:cs="Arial"/>
          <w:i/>
          <w:color w:val="000000" w:themeColor="text1"/>
          <w:shd w:val="clear" w:color="auto" w:fill="FFFFFF"/>
          <w:lang w:eastAsia="ko-KR"/>
        </w:rPr>
        <w:t>j</w:t>
      </w:r>
      <w:r>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subject in the </w:t>
      </w:r>
      <w:proofErr w:type="spellStart"/>
      <w:r>
        <w:rPr>
          <w:rFonts w:ascii="Arial" w:hAnsi="Arial" w:cs="Arial"/>
          <w:i/>
          <w:color w:val="000000" w:themeColor="text1"/>
          <w:shd w:val="clear" w:color="auto" w:fill="FFFFFF"/>
          <w:lang w:eastAsia="ko-KR"/>
        </w:rPr>
        <w:t>i</w:t>
      </w:r>
      <w:r>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matched strata, respectively.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Therneau&lt;/Author&gt;&lt;Year&gt;2017&lt;/Year&gt;&lt;RecNum&gt;252&lt;/RecNum&gt;&lt;DisplayText&gt;[22]&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2]</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1DD808BA" w:rsidR="00104400" w:rsidRPr="000D150D" w:rsidRDefault="00104400" w:rsidP="000E4B22">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w:t>
      </w:r>
      <w:r w:rsidR="007B7674">
        <w:rPr>
          <w:rFonts w:ascii="Arial" w:hAnsi="Arial" w:cs="Arial"/>
          <w:color w:val="000000" w:themeColor="text1"/>
          <w:shd w:val="clear" w:color="auto" w:fill="FFFFFF"/>
        </w:rPr>
        <w:t xml:space="preserve">for </w:t>
      </w:r>
      <w:r w:rsidRPr="000D150D">
        <w:rPr>
          <w:rFonts w:ascii="Arial" w:hAnsi="Arial" w:cs="Arial"/>
          <w:color w:val="000000" w:themeColor="text1"/>
          <w:shd w:val="clear" w:color="auto" w:fill="FFFFFF"/>
        </w:rPr>
        <w:t>genes</w:t>
      </w:r>
      <w:r w:rsidR="007B7674">
        <w:rPr>
          <w:rFonts w:ascii="Arial" w:hAnsi="Arial" w:cs="Arial"/>
          <w:color w:val="000000" w:themeColor="text1"/>
          <w:shd w:val="clear" w:color="auto" w:fill="FFFFFF"/>
        </w:rPr>
        <w:t xml:space="preserve"> nearly located</w:t>
      </w:r>
      <w:r w:rsidRPr="000D150D">
        <w:rPr>
          <w:rFonts w:ascii="Arial" w:hAnsi="Arial" w:cs="Arial"/>
          <w:color w:val="000000" w:themeColor="text1"/>
          <w:shd w:val="clear" w:color="auto" w:fill="FFFFFF"/>
        </w:rPr>
        <w:t xml:space="preserve"> with</w:t>
      </w:r>
      <w:r w:rsidR="007B7674">
        <w:rPr>
          <w:rFonts w:ascii="Arial" w:hAnsi="Arial" w:cs="Arial"/>
          <w:color w:val="000000" w:themeColor="text1"/>
          <w:shd w:val="clear" w:color="auto" w:fill="FFFFFF"/>
        </w:rPr>
        <w:t xml:space="preserve"> the genome-wide</w:t>
      </w:r>
      <w:r w:rsidRPr="000D150D">
        <w:rPr>
          <w:rFonts w:ascii="Arial" w:hAnsi="Arial" w:cs="Arial"/>
          <w:color w:val="000000" w:themeColor="text1"/>
          <w:shd w:val="clear" w:color="auto" w:fill="FFFFFF"/>
        </w:rPr>
        <w:t xml:space="preserve"> significant </w:t>
      </w:r>
      <w:r w:rsidR="007B7674">
        <w:rPr>
          <w:rFonts w:ascii="Arial" w:hAnsi="Arial" w:cs="Arial"/>
          <w:color w:val="000000" w:themeColor="text1"/>
          <w:shd w:val="clear" w:color="auto" w:fill="FFFFFF"/>
        </w:rPr>
        <w:t>SNPs from the discovery GWAS</w:t>
      </w:r>
      <w:r w:rsidRPr="000D150D">
        <w:rPr>
          <w:rFonts w:ascii="Arial" w:hAnsi="Arial" w:cs="Arial"/>
          <w:color w:val="000000" w:themeColor="text1"/>
          <w:shd w:val="clear" w:color="auto" w:fill="FFFFFF"/>
        </w:rPr>
        <w:t xml:space="preserve">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r w:rsidR="007B7674">
        <w:rPr>
          <w:rFonts w:ascii="Arial" w:hAnsi="Arial" w:cs="Arial"/>
          <w:color w:val="000000" w:themeColor="text1"/>
          <w:shd w:val="clear" w:color="auto" w:fill="FFFFFF"/>
        </w:rPr>
        <w:t>Gene-based analysis usually include rare variants</w:t>
      </w:r>
      <w:r w:rsidR="004F178B">
        <w:rPr>
          <w:rFonts w:ascii="Arial" w:hAnsi="Arial" w:cs="Arial"/>
          <w:color w:val="000000" w:themeColor="text1"/>
          <w:shd w:val="clear" w:color="auto" w:fill="FFFFFF"/>
        </w:rPr>
        <w:t xml:space="preserve">. </w:t>
      </w:r>
      <w:r w:rsidR="004F178B">
        <w:rPr>
          <w:rFonts w:ascii="Arial" w:hAnsi="Arial" w:cs="Arial"/>
          <w:color w:val="000000" w:themeColor="text1"/>
          <w:shd w:val="clear" w:color="auto" w:fill="FFFFFF"/>
          <w:lang w:eastAsia="ko-KR"/>
        </w:rPr>
        <w:t xml:space="preserve">QC with </w:t>
      </w:r>
      <w:r w:rsidR="004F178B">
        <w:rPr>
          <w:rFonts w:ascii="Arial" w:hAnsi="Arial" w:cs="Arial" w:hint="eastAsia"/>
          <w:color w:val="000000" w:themeColor="text1"/>
          <w:shd w:val="clear" w:color="auto" w:fill="FFFFFF"/>
          <w:lang w:eastAsia="ko-KR"/>
        </w:rPr>
        <w:t>MAF</w:t>
      </w:r>
      <w:r w:rsidR="004F178B">
        <w:rPr>
          <w:rFonts w:ascii="Arial" w:hAnsi="Arial" w:cs="Arial"/>
          <w:color w:val="000000" w:themeColor="text1"/>
          <w:shd w:val="clear" w:color="auto" w:fill="FFFFFF"/>
          <w:lang w:eastAsia="ko-KR"/>
        </w:rPr>
        <w:t xml:space="preserve"> 5%</w:t>
      </w:r>
      <w:r w:rsidR="004F178B">
        <w:rPr>
          <w:rFonts w:ascii="Arial" w:hAnsi="Arial" w:cs="Arial" w:hint="eastAsia"/>
          <w:color w:val="000000" w:themeColor="text1"/>
          <w:shd w:val="clear" w:color="auto" w:fill="FFFFFF"/>
          <w:lang w:eastAsia="ko-KR"/>
        </w:rPr>
        <w:t xml:space="preserve"> criteria within each gene </w:t>
      </w:r>
      <w:r w:rsidR="004F178B">
        <w:rPr>
          <w:rFonts w:ascii="Arial" w:hAnsi="Arial" w:cs="Arial"/>
          <w:color w:val="000000" w:themeColor="text1"/>
          <w:shd w:val="clear" w:color="auto" w:fill="FFFFFF"/>
          <w:lang w:eastAsia="ko-KR"/>
        </w:rPr>
        <w:t>was not applied</w:t>
      </w:r>
      <w:r w:rsidR="000A5B58">
        <w:rPr>
          <w:rFonts w:ascii="Arial" w:hAnsi="Arial" w:cs="Arial"/>
          <w:color w:val="000000" w:themeColor="text1"/>
          <w:shd w:val="clear" w:color="auto" w:fill="FFFFFF"/>
          <w:lang w:eastAsia="ko-KR"/>
        </w:rPr>
        <w:t>,</w:t>
      </w:r>
      <w:r w:rsidR="007B7674">
        <w:rPr>
          <w:rFonts w:ascii="Arial" w:hAnsi="Arial" w:cs="Arial"/>
          <w:color w:val="000000" w:themeColor="text1"/>
          <w:shd w:val="clear" w:color="auto" w:fill="FFFFFF"/>
        </w:rPr>
        <w:t xml:space="preserve"> and </w:t>
      </w:r>
      <w:r w:rsidR="004F178B">
        <w:rPr>
          <w:rFonts w:ascii="Arial" w:hAnsi="Arial" w:cs="Arial"/>
          <w:color w:val="000000" w:themeColor="text1"/>
          <w:shd w:val="clear" w:color="auto" w:fill="FFFFFF"/>
        </w:rPr>
        <w:t xml:space="preserve">both rare and common SNPs were </w:t>
      </w:r>
      <w:proofErr w:type="gramStart"/>
      <w:r w:rsidR="004F178B">
        <w:rPr>
          <w:rFonts w:ascii="Arial" w:hAnsi="Arial" w:cs="Arial"/>
          <w:color w:val="000000" w:themeColor="text1"/>
          <w:shd w:val="clear" w:color="auto" w:fill="FFFFFF"/>
        </w:rPr>
        <w:t xml:space="preserve">used </w:t>
      </w:r>
      <w:r w:rsidR="000E4B22">
        <w:rPr>
          <w:rFonts w:ascii="Arial" w:hAnsi="Arial" w:cs="Arial" w:hint="eastAsia"/>
          <w:color w:val="000000" w:themeColor="text1"/>
          <w:shd w:val="clear" w:color="auto" w:fill="FFFFFF"/>
          <w:lang w:eastAsia="ko-KR"/>
        </w:rPr>
        <w:t xml:space="preserve"> for</w:t>
      </w:r>
      <w:proofErr w:type="gramEnd"/>
      <w:r w:rsidR="000E4B22">
        <w:rPr>
          <w:rFonts w:ascii="Arial" w:hAnsi="Arial" w:cs="Arial" w:hint="eastAsia"/>
          <w:color w:val="000000" w:themeColor="text1"/>
          <w:shd w:val="clear" w:color="auto" w:fill="FFFFFF"/>
          <w:lang w:eastAsia="ko-KR"/>
        </w:rPr>
        <w:t xml:space="preserve"> SKAT-O analysis</w:t>
      </w:r>
      <w:r w:rsidR="004F178B">
        <w:rPr>
          <w:rFonts w:ascii="Arial" w:hAnsi="Arial" w:cs="Arial"/>
          <w:color w:val="000000" w:themeColor="text1"/>
          <w:shd w:val="clear" w:color="auto" w:fill="FFFFFF"/>
          <w:lang w:eastAsia="ko-KR"/>
        </w:rPr>
        <w:t xml:space="preserve">. </w:t>
      </w:r>
      <w:r w:rsidR="00975273">
        <w:rPr>
          <w:rFonts w:ascii="Arial" w:hAnsi="Arial" w:cs="Arial" w:hint="eastAsia"/>
          <w:color w:val="000000" w:themeColor="text1"/>
          <w:shd w:val="clear" w:color="auto" w:fill="FFFFFF"/>
          <w:lang w:eastAsia="ko-KR"/>
        </w:rPr>
        <w:t>A</w:t>
      </w:r>
      <w:r w:rsidRPr="000D150D">
        <w:rPr>
          <w:rFonts w:ascii="Arial" w:hAnsi="Arial" w:cs="Arial"/>
          <w:color w:val="000000" w:themeColor="text1"/>
          <w:shd w:val="clear" w:color="auto" w:fill="FFFFFF"/>
        </w:rPr>
        <w:t>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02B12BAB" w:rsidR="00104400" w:rsidRPr="000D150D" w:rsidRDefault="003349A5" w:rsidP="00836953">
      <w:pPr>
        <w:spacing w:line="480" w:lineRule="auto"/>
        <w:ind w:firstLine="720"/>
        <w:rPr>
          <w:rFonts w:ascii="Arial" w:hAnsi="Arial" w:cs="Arial"/>
        </w:rPr>
      </w:pPr>
      <w:r>
        <w:rPr>
          <w:rFonts w:ascii="Arial" w:hAnsi="Arial" w:cs="Arial" w:hint="eastAsia"/>
          <w:color w:val="000000" w:themeColor="text1"/>
          <w:shd w:val="clear" w:color="auto" w:fill="FFFFFF"/>
          <w:lang w:eastAsia="ko-KR"/>
        </w:rPr>
        <w:t>We performed genome-wide imputation for autosomes to find potential novel loci.</w:t>
      </w:r>
      <w:r w:rsidR="00104400" w:rsidRPr="000D150D">
        <w:rPr>
          <w:rFonts w:ascii="Arial" w:hAnsi="Arial" w:cs="Arial"/>
          <w:color w:val="000000" w:themeColor="text1"/>
          <w:shd w:val="clear" w:color="auto" w:fill="FFFFFF"/>
        </w:rPr>
        <w:t xml:space="preserve"> Imputation was conducted using the Sanger Imputation Service (</w:t>
      </w:r>
      <w:hyperlink r:id="rId11" w:history="1">
        <w:r w:rsidR="00104400" w:rsidRPr="000D150D">
          <w:rPr>
            <w:rStyle w:val="Hyperlink"/>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Consortium&lt;/Author&gt;&lt;Year&gt;2016&lt;/Year&gt;&lt;RecNum&gt;214&lt;/RecNum&gt;&lt;DisplayText&gt;[24]&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4]</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Before imputation, pre-phasing was conducted with </w:t>
      </w:r>
      <w:r w:rsidR="00E35F07">
        <w:rPr>
          <w:rFonts w:ascii="Arial" w:hAnsi="Arial" w:cs="Arial" w:hint="eastAsia"/>
          <w:color w:val="000000" w:themeColor="text1"/>
          <w:shd w:val="clear" w:color="auto" w:fill="FFFFFF"/>
          <w:lang w:eastAsia="ko-KR"/>
        </w:rPr>
        <w:t>EAGLE2 v2.0.5</w:t>
      </w:r>
      <w:r w:rsidR="000E4C29">
        <w:rPr>
          <w:rFonts w:ascii="Arial" w:hAnsi="Arial" w:cs="Arial" w:hint="eastAsia"/>
          <w:color w:val="000000" w:themeColor="text1"/>
          <w:shd w:val="clear" w:color="auto" w:fill="FFFFFF"/>
          <w:lang w:eastAsia="ko-KR"/>
        </w:rPr>
        <w:t xml:space="preserve"> </w:t>
      </w:r>
      <w:r w:rsidR="009F6203">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oh&lt;/Author&gt;&lt;Year&gt;2016&lt;/Year&gt;&lt;RecNum&gt;303&lt;/RecNum&gt;&lt;DisplayText&gt;[25]&lt;/DisplayText&gt;&lt;record&gt;&lt;rec-number&gt;303&lt;/rec-number&gt;&lt;foreign-keys&gt;&lt;key app="EN" db-id="rav092adsd0907ezeaavzp5tassztse2f2ss" timestamp="1548023477"&gt;30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s&gt;&lt;/contributors&gt;&lt;titles&gt;&lt;title&gt;Reference-based phasing using the Haplotype Reference Consortium panel&lt;/title&gt;&lt;secondary-title&gt;Nature genetics&lt;/secondary-title&gt;&lt;/titles&gt;&lt;periodical&gt;&lt;full-title&gt;Nature genetics&lt;/full-title&gt;&lt;/periodical&gt;&lt;pages&gt;1443&lt;/pages&gt;&lt;volume&gt;48&lt;/volume&gt;&lt;number&gt;11&lt;/number&gt;&lt;dates&gt;&lt;year&gt;2016&lt;/year&gt;&lt;/dates&gt;&lt;isbn&gt;1546-1718&lt;/isbn&gt;&lt;urls&gt;&lt;/urls&gt;&lt;/record&gt;&lt;/Cite&gt;&lt;/EndNote&gt;</w:instrText>
      </w:r>
      <w:r w:rsidR="009F6203">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25]</w:t>
      </w:r>
      <w:r w:rsidR="009F6203">
        <w:rPr>
          <w:rFonts w:ascii="Arial" w:hAnsi="Arial" w:cs="Arial"/>
          <w:color w:val="000000" w:themeColor="text1"/>
          <w:shd w:val="clear" w:color="auto" w:fill="FFFFFF"/>
          <w:lang w:eastAsia="ko-KR"/>
        </w:rPr>
        <w:fldChar w:fldCharType="end"/>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and </w:t>
      </w:r>
      <w:r w:rsidR="000E4C29">
        <w:rPr>
          <w:rFonts w:ascii="Arial" w:hAnsi="Arial" w:cs="Arial" w:hint="eastAsia"/>
          <w:color w:val="000000" w:themeColor="text1"/>
          <w:shd w:val="clear" w:color="auto" w:fill="FFFFFF"/>
          <w:lang w:eastAsia="ko-KR"/>
        </w:rPr>
        <w:t xml:space="preserve">then </w:t>
      </w:r>
      <w:r w:rsidR="00104400" w:rsidRPr="000D150D">
        <w:rPr>
          <w:rFonts w:ascii="Arial" w:hAnsi="Arial" w:cs="Arial"/>
          <w:color w:val="000000" w:themeColor="text1"/>
          <w:shd w:val="clear" w:color="auto" w:fill="FFFFFF"/>
        </w:rPr>
        <w:t xml:space="preserve">the </w:t>
      </w:r>
      <w:r w:rsidR="003E29F2">
        <w:rPr>
          <w:rFonts w:ascii="Arial" w:hAnsi="Arial" w:cs="Arial" w:hint="eastAsia"/>
          <w:color w:val="000000" w:themeColor="text1"/>
          <w:shd w:val="clear" w:color="auto" w:fill="FFFFFF"/>
          <w:lang w:eastAsia="ko-KR"/>
        </w:rPr>
        <w:t>P</w:t>
      </w:r>
      <w:r w:rsidR="003E29F2" w:rsidRPr="003E29F2">
        <w:rPr>
          <w:rFonts w:ascii="Arial" w:hAnsi="Arial" w:cs="Arial"/>
          <w:color w:val="000000" w:themeColor="text1"/>
          <w:shd w:val="clear" w:color="auto" w:fill="FFFFFF"/>
        </w:rPr>
        <w:t xml:space="preserve">ositional Burrows–Wheeler </w:t>
      </w:r>
      <w:r w:rsidR="003E29F2">
        <w:rPr>
          <w:rFonts w:ascii="Arial" w:hAnsi="Arial" w:cs="Arial" w:hint="eastAsia"/>
          <w:color w:val="000000" w:themeColor="text1"/>
          <w:shd w:val="clear" w:color="auto" w:fill="FFFFFF"/>
          <w:lang w:eastAsia="ko-KR"/>
        </w:rPr>
        <w:t>T</w:t>
      </w:r>
      <w:r w:rsidR="003E29F2" w:rsidRPr="003E29F2">
        <w:rPr>
          <w:rFonts w:ascii="Arial" w:hAnsi="Arial" w:cs="Arial"/>
          <w:color w:val="000000" w:themeColor="text1"/>
          <w:shd w:val="clear" w:color="auto" w:fill="FFFFFF"/>
        </w:rPr>
        <w:t xml:space="preserve">ransform </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PBWT</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package</w:t>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urbin&lt;/Author&gt;&lt;Year&gt;2014&lt;/Year&gt;&lt;RecNum&gt;218&lt;/RecNum&gt;&lt;DisplayText&gt;[26]&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6]</w:t>
      </w:r>
      <w:r w:rsidR="00104400" w:rsidRPr="000D150D">
        <w:rPr>
          <w:rFonts w:ascii="Arial" w:hAnsi="Arial" w:cs="Arial"/>
          <w:color w:val="000000" w:themeColor="text1"/>
          <w:shd w:val="clear" w:color="auto" w:fill="FFFFFF"/>
        </w:rPr>
        <w:fldChar w:fldCharType="end"/>
      </w:r>
      <w:r w:rsidR="00140BCF">
        <w:rPr>
          <w:rFonts w:ascii="Arial" w:hAnsi="Arial" w:cs="Arial" w:hint="eastAsia"/>
          <w:color w:val="000000" w:themeColor="text1"/>
          <w:shd w:val="clear" w:color="auto" w:fill="FFFFFF"/>
          <w:lang w:eastAsia="ko-KR"/>
        </w:rPr>
        <w:t xml:space="preserve"> was used for the imputation</w:t>
      </w:r>
      <w:r w:rsidR="00836953">
        <w:rPr>
          <w:rFonts w:ascii="Arial" w:hAnsi="Arial" w:cs="Arial" w:hint="eastAsia"/>
          <w:color w:val="000000" w:themeColor="text1"/>
          <w:shd w:val="clear" w:color="auto" w:fill="FFFFFF"/>
          <w:lang w:eastAsia="ko-KR"/>
        </w:rPr>
        <w:t xml:space="preserve"> </w:t>
      </w:r>
      <w:r w:rsidR="00836953">
        <w:rPr>
          <w:rFonts w:ascii="Arial" w:hAnsi="Arial" w:cs="Arial"/>
          <w:color w:val="000000" w:themeColor="text1"/>
          <w:shd w:val="clear" w:color="auto" w:fill="FFFFFF"/>
          <w:lang w:eastAsia="ko-KR"/>
        </w:rPr>
        <w:t>according to the</w:t>
      </w:r>
      <w:r w:rsidR="00836953">
        <w:rPr>
          <w:rFonts w:ascii="Arial" w:hAnsi="Arial" w:cs="Arial" w:hint="eastAsia"/>
          <w:color w:val="000000" w:themeColor="text1"/>
          <w:shd w:val="clear" w:color="auto" w:fill="FFFFFF"/>
          <w:lang w:eastAsia="ko-KR"/>
        </w:rPr>
        <w:t xml:space="preserve"> imputation pipeline recommended by Sanger Imputation Service in terms of speed and accuracy.</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Marchini&lt;/Author&gt;&lt;Year&gt;2010&lt;/Year&gt;&lt;RecNum&gt;233&lt;/RecNum&gt;&lt;DisplayText&gt;[27]&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lastRenderedPageBreak/>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applied CLR to 5,427,337 SNPs which </w:t>
      </w:r>
      <w:proofErr w:type="spellStart"/>
      <w:r>
        <w:rPr>
          <w:rFonts w:ascii="Arial" w:hAnsi="Arial" w:cs="Arial" w:hint="eastAsia"/>
          <w:color w:val="000000" w:themeColor="text1"/>
          <w:shd w:val="clear" w:color="auto" w:fill="FFFFFF"/>
          <w:lang w:eastAsia="ko-KR"/>
        </w:rPr>
        <w:t>satistied</w:t>
      </w:r>
      <w:proofErr w:type="spellEnd"/>
      <w:r>
        <w:rPr>
          <w:rFonts w:ascii="Arial" w:hAnsi="Arial" w:cs="Arial" w:hint="eastAsia"/>
          <w:color w:val="000000" w:themeColor="text1"/>
          <w:shd w:val="clear" w:color="auto" w:fill="FFFFFF"/>
          <w:lang w:eastAsia="ko-KR"/>
        </w:rPr>
        <w:t xml:space="preserve"> standards of </w:t>
      </w:r>
      <w:r w:rsidR="006E711B">
        <w:rPr>
          <w:rFonts w:ascii="Arial" w:hAnsi="Arial" w:cs="Arial" w:hint="eastAsia"/>
          <w:color w:val="000000" w:themeColor="text1"/>
          <w:shd w:val="clear" w:color="auto" w:fill="FFFFFF"/>
          <w:lang w:eastAsia="ko-KR"/>
        </w:rPr>
        <w:t>QC</w:t>
      </w:r>
      <w:r>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Furthermore, we applied PICS software to </w:t>
      </w:r>
      <w:r w:rsidR="00FD31A4">
        <w:rPr>
          <w:rFonts w:ascii="Arial" w:hAnsi="Arial" w:cs="Arial" w:hint="eastAsia"/>
          <w:color w:val="000000" w:themeColor="text1"/>
          <w:shd w:val="clear" w:color="auto" w:fill="FFFFFF"/>
          <w:lang w:eastAsia="ko-KR"/>
        </w:rPr>
        <w:t>significant imputed and genotyped</w:t>
      </w:r>
      <w:r w:rsidR="00104400" w:rsidRPr="000D150D">
        <w:rPr>
          <w:rFonts w:ascii="Arial" w:hAnsi="Arial" w:cs="Arial"/>
          <w:color w:val="000000" w:themeColor="text1"/>
          <w:shd w:val="clear" w:color="auto" w:fill="FFFFFF"/>
        </w:rPr>
        <w:t xml:space="preserve"> SNPs containing the</w:t>
      </w:r>
      <w:r w:rsidR="00104400" w:rsidRPr="000D150D">
        <w:rPr>
          <w:rFonts w:ascii="Arial" w:hAnsi="Arial" w:cs="Arial"/>
          <w:color w:val="FF0000"/>
          <w:shd w:val="clear" w:color="auto" w:fill="FFFFFF"/>
        </w:rPr>
        <w:t xml:space="preserve"> </w:t>
      </w:r>
      <w:r w:rsidR="00104400"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8]</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723C051E"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2" w:history="1">
        <w:r w:rsidRPr="000D150D">
          <w:rPr>
            <w:rStyle w:val="Hyperlink"/>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Dixon&lt;/Author&gt;&lt;Year&gt;2012&lt;/Year&gt;&lt;RecNum&gt;217&lt;/RecNum&gt;&lt;DisplayText&gt;[29]&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2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4C4283EB" w:rsidR="00104400" w:rsidRDefault="00104400" w:rsidP="00454E5C">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proofErr w:type="spellStart"/>
      <w:r w:rsidR="00712657" w:rsidRPr="000D150D">
        <w:rPr>
          <w:rFonts w:ascii="Arial" w:hAnsi="Arial" w:cs="Arial"/>
        </w:rPr>
        <w:t>GTEx</w:t>
      </w:r>
      <w:proofErr w:type="spellEnd"/>
      <w:r w:rsidR="00E31A81">
        <w:rPr>
          <w:rFonts w:ascii="Arial" w:hAnsi="Arial" w:cs="Arial" w:hint="eastAsia"/>
          <w:lang w:eastAsia="ko-KR"/>
        </w:rPr>
        <w:t>)</w:t>
      </w:r>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FD1133">
        <w:rPr>
          <w:rFonts w:ascii="Arial" w:hAnsi="Arial" w:cs="Arial"/>
        </w:rPr>
        <w:instrText xml:space="preserve"> ADDIN EN.CITE &lt;EndNote&gt;&lt;Cite&gt;&lt;Author&gt;Kim&lt;/Author&gt;&lt;Year&gt;2013&lt;/Year&gt;&lt;RecNum&gt;22&lt;/RecNum&gt;&lt;DisplayText&gt;[30]&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FD1133">
        <w:rPr>
          <w:rFonts w:ascii="Arial" w:hAnsi="Arial" w:cs="Arial"/>
          <w:noProof/>
        </w:rPr>
        <w:t>[30]</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31]&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1]</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FD1133">
        <w:rPr>
          <w:rFonts w:ascii="Arial" w:hAnsi="Arial" w:cs="Arial"/>
          <w:noProof/>
          <w:color w:val="000000" w:themeColor="text1"/>
        </w:rPr>
        <w:t>[32]</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lastRenderedPageBreak/>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proofErr w:type="spellEnd"/>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3]</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21DF63FF" w:rsidR="0099579F" w:rsidRPr="0099579F" w:rsidRDefault="00D83866" w:rsidP="00454E5C">
      <w:pPr>
        <w:spacing w:line="480" w:lineRule="auto"/>
        <w:ind w:firstLine="720"/>
        <w:rPr>
          <w:rFonts w:ascii="Arial" w:hAnsi="Arial" w:cs="Arial"/>
          <w:lang w:eastAsia="ko-KR"/>
        </w:rPr>
      </w:pPr>
      <w:r>
        <w:rPr>
          <w:rFonts w:ascii="Arial" w:hAnsi="Arial" w:cs="Arial" w:hint="eastAsia"/>
          <w:lang w:eastAsia="ko-KR"/>
        </w:rPr>
        <w:t xml:space="preserve">We </w:t>
      </w:r>
      <w:r w:rsidR="00C90312">
        <w:rPr>
          <w:rFonts w:ascii="Arial" w:hAnsi="Arial" w:cs="Arial" w:hint="eastAsia"/>
          <w:lang w:eastAsia="ko-KR"/>
        </w:rPr>
        <w:t xml:space="preserve">also </w:t>
      </w:r>
      <w:r>
        <w:rPr>
          <w:rFonts w:ascii="Arial" w:hAnsi="Arial" w:cs="Arial" w:hint="eastAsia"/>
          <w:lang w:eastAsia="ko-KR"/>
        </w:rPr>
        <w:t xml:space="preserve">searched the single-tissue </w:t>
      </w:r>
      <w:r w:rsidRPr="0099579F">
        <w:rPr>
          <w:rFonts w:ascii="Arial" w:hAnsi="Arial" w:cs="Arial" w:hint="eastAsia"/>
          <w:i/>
          <w:lang w:eastAsia="ko-KR"/>
        </w:rPr>
        <w:t>cis</w:t>
      </w:r>
      <w:r w:rsidR="00B77790">
        <w:rPr>
          <w:rFonts w:ascii="Arial" w:hAnsi="Arial" w:cs="Arial" w:hint="eastAsia"/>
          <w:lang w:eastAsia="ko-KR"/>
        </w:rPr>
        <w:t>-expression quantitative trait loci (</w:t>
      </w:r>
      <w:proofErr w:type="spellStart"/>
      <w:r>
        <w:rPr>
          <w:rFonts w:ascii="Arial" w:hAnsi="Arial" w:cs="Arial" w:hint="eastAsia"/>
          <w:lang w:eastAsia="ko-KR"/>
        </w:rPr>
        <w:t>eQTL</w:t>
      </w:r>
      <w:proofErr w:type="spellEnd"/>
      <w:r w:rsidR="00B77790">
        <w:rPr>
          <w:rFonts w:ascii="Arial" w:hAnsi="Arial" w:cs="Arial" w:hint="eastAsia"/>
          <w:lang w:eastAsia="ko-KR"/>
        </w:rPr>
        <w:t>)</w:t>
      </w:r>
      <w:r>
        <w:rPr>
          <w:rFonts w:ascii="Arial" w:hAnsi="Arial" w:cs="Arial" w:hint="eastAsia"/>
          <w:lang w:eastAsia="ko-KR"/>
        </w:rPr>
        <w:t xml:space="preserve"> of all SNPs in the LD block from </w:t>
      </w:r>
      <w:r>
        <w:rPr>
          <w:rFonts w:ascii="Arial" w:hAnsi="Arial" w:cs="Arial"/>
          <w:lang w:eastAsia="ko-KR"/>
        </w:rPr>
        <w:t>public</w:t>
      </w:r>
      <w:r>
        <w:rPr>
          <w:rFonts w:ascii="Arial" w:hAnsi="Arial" w:cs="Arial" w:hint="eastAsia"/>
          <w:lang w:eastAsia="ko-KR"/>
        </w:rPr>
        <w:t xml:space="preserve"> database provided by </w:t>
      </w:r>
      <w:proofErr w:type="spellStart"/>
      <w:r>
        <w:rPr>
          <w:rFonts w:ascii="Arial" w:hAnsi="Arial" w:cs="Arial" w:hint="eastAsia"/>
          <w:lang w:eastAsia="ko-KR"/>
        </w:rPr>
        <w:t>GTEx</w:t>
      </w:r>
      <w:proofErr w:type="spellEnd"/>
      <w:r>
        <w:rPr>
          <w:rFonts w:ascii="Arial" w:hAnsi="Arial" w:cs="Arial" w:hint="eastAsia"/>
          <w:lang w:eastAsia="ko-KR"/>
        </w:rPr>
        <w:t xml:space="preserve"> in release v7.</w:t>
      </w:r>
      <w:r w:rsidR="00B64B25">
        <w:rPr>
          <w:rFonts w:ascii="Arial" w:hAnsi="Arial" w:cs="Arial" w:hint="eastAsia"/>
          <w:lang w:eastAsia="ko-KR"/>
        </w:rPr>
        <w:t xml:space="preserve"> </w:t>
      </w:r>
      <w:r w:rsidR="002B4276">
        <w:rPr>
          <w:rFonts w:ascii="Arial" w:hAnsi="Arial" w:cs="Arial" w:hint="eastAsia"/>
          <w:lang w:eastAsia="ko-KR"/>
        </w:rPr>
        <w:t>They</w:t>
      </w:r>
      <w:r w:rsidR="00B64B25">
        <w:rPr>
          <w:rFonts w:ascii="Arial" w:hAnsi="Arial" w:cs="Arial" w:hint="eastAsia"/>
          <w:lang w:eastAsia="ko-KR"/>
        </w:rPr>
        <w:t xml:space="preserve"> </w:t>
      </w:r>
      <w:r w:rsidR="00916DD2">
        <w:rPr>
          <w:rFonts w:ascii="Arial" w:hAnsi="Arial" w:cs="Arial" w:hint="eastAsia"/>
          <w:lang w:eastAsia="ko-KR"/>
        </w:rPr>
        <w:t>provide results of</w:t>
      </w:r>
      <w:r w:rsidR="00B64B25">
        <w:rPr>
          <w:rFonts w:ascii="Arial" w:hAnsi="Arial" w:cs="Arial" w:hint="eastAsia"/>
          <w:lang w:eastAsia="ko-KR"/>
        </w:rPr>
        <w:t xml:space="preserve"> </w:t>
      </w:r>
      <w:proofErr w:type="spellStart"/>
      <w:r w:rsidR="004C1E74">
        <w:rPr>
          <w:rFonts w:ascii="Arial" w:hAnsi="Arial" w:cs="Arial" w:hint="eastAsia"/>
          <w:lang w:eastAsia="ko-KR"/>
        </w:rPr>
        <w:t>eQTL</w:t>
      </w:r>
      <w:proofErr w:type="spellEnd"/>
      <w:r w:rsidR="004C1E74">
        <w:rPr>
          <w:rFonts w:ascii="Arial" w:hAnsi="Arial" w:cs="Arial" w:hint="eastAsia"/>
          <w:lang w:eastAsia="ko-KR"/>
        </w:rPr>
        <w:t xml:space="preserve"> analysis for each SNP-gene pair </w:t>
      </w:r>
      <w:r w:rsidR="00916DD2">
        <w:rPr>
          <w:rFonts w:ascii="Arial" w:hAnsi="Arial" w:cs="Arial"/>
          <w:lang w:eastAsia="ko-KR"/>
        </w:rPr>
        <w:t xml:space="preserve">consisting of </w:t>
      </w:r>
      <w:r w:rsidR="00916DD2">
        <w:rPr>
          <w:rFonts w:ascii="Arial" w:hAnsi="Arial" w:cs="Arial" w:hint="eastAsia"/>
          <w:lang w:eastAsia="ko-KR"/>
        </w:rPr>
        <w:t xml:space="preserve">all SNPs within 1 Mb upstream and downstream of transcription start site of each gene. </w:t>
      </w:r>
      <w:proofErr w:type="spellStart"/>
      <w:r w:rsidR="0099579F">
        <w:rPr>
          <w:rFonts w:ascii="Arial" w:hAnsi="Arial" w:cs="Arial" w:hint="eastAsia"/>
          <w:lang w:eastAsia="ko-KR"/>
        </w:rPr>
        <w:t>FastQTL</w:t>
      </w:r>
      <w:proofErr w:type="spellEnd"/>
      <w:r w:rsidR="0099579F">
        <w:rPr>
          <w:rFonts w:ascii="Arial" w:hAnsi="Arial" w:cs="Arial" w:hint="eastAsia"/>
          <w:lang w:eastAsia="ko-KR"/>
        </w:rPr>
        <w:t xml:space="preserve"> was used for </w:t>
      </w:r>
      <w:r w:rsidR="0099579F">
        <w:rPr>
          <w:rFonts w:ascii="Arial" w:hAnsi="Arial" w:cs="Arial" w:hint="eastAsia"/>
          <w:i/>
          <w:lang w:eastAsia="ko-KR"/>
        </w:rPr>
        <w:t>cis-</w:t>
      </w:r>
      <w:proofErr w:type="spellStart"/>
      <w:r w:rsidR="0099579F">
        <w:rPr>
          <w:rFonts w:ascii="Arial" w:hAnsi="Arial" w:cs="Arial" w:hint="eastAsia"/>
          <w:lang w:eastAsia="ko-KR"/>
        </w:rPr>
        <w:t>eQTL</w:t>
      </w:r>
      <w:proofErr w:type="spellEnd"/>
      <w:r w:rsidR="0099579F">
        <w:rPr>
          <w:rFonts w:ascii="Arial" w:hAnsi="Arial" w:cs="Arial" w:hint="eastAsia"/>
          <w:lang w:eastAsia="ko-KR"/>
        </w:rPr>
        <w:t xml:space="preserve"> mapping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Ongen&lt;/Author&gt;&lt;Year&gt;2015&lt;/Year&gt;&lt;RecNum&gt;304&lt;/RecNum&gt;&lt;DisplayText&gt;[34]&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4]</w:t>
      </w:r>
      <w:r w:rsidR="0099579F">
        <w:rPr>
          <w:rFonts w:ascii="Arial" w:hAnsi="Arial" w:cs="Arial"/>
          <w:lang w:eastAsia="ko-KR"/>
        </w:rPr>
        <w:fldChar w:fldCharType="end"/>
      </w:r>
      <w:r w:rsidR="0099579F">
        <w:rPr>
          <w:rFonts w:ascii="Arial" w:hAnsi="Arial" w:cs="Arial" w:hint="eastAsia"/>
          <w:lang w:eastAsia="ko-KR"/>
        </w:rPr>
        <w:t xml:space="preserve"> </w:t>
      </w:r>
      <w:r w:rsidR="00B77790">
        <w:rPr>
          <w:rFonts w:ascii="Arial" w:hAnsi="Arial" w:cs="Arial"/>
          <w:color w:val="000000" w:themeColor="text1"/>
          <w:shd w:val="clear" w:color="auto" w:fill="FFFFFF"/>
          <w:lang w:eastAsia="ko-KR"/>
        </w:rPr>
        <w:t xml:space="preserve">with covariate adjustment of top three PC scores, genotyping platform, sex and a set of </w:t>
      </w:r>
      <w:proofErr w:type="spellStart"/>
      <w:r w:rsidR="00B77790">
        <w:rPr>
          <w:rFonts w:ascii="Arial" w:hAnsi="Arial" w:cs="Arial"/>
          <w:color w:val="000000" w:themeColor="text1"/>
          <w:shd w:val="clear" w:color="auto" w:fill="FFFFFF"/>
          <w:lang w:eastAsia="ko-KR"/>
        </w:rPr>
        <w:t>relavant</w:t>
      </w:r>
      <w:proofErr w:type="spellEnd"/>
      <w:r w:rsidR="00B77790">
        <w:rPr>
          <w:rFonts w:ascii="Arial" w:hAnsi="Arial" w:cs="Arial"/>
          <w:color w:val="000000" w:themeColor="text1"/>
          <w:shd w:val="clear" w:color="auto" w:fill="FFFFFF"/>
          <w:lang w:eastAsia="ko-KR"/>
        </w:rPr>
        <w:t xml:space="preserve"> variables identified using PEER method</w:t>
      </w:r>
      <w:r w:rsidR="0099579F">
        <w:rPr>
          <w:rFonts w:ascii="Arial" w:hAnsi="Arial" w:cs="Arial" w:hint="eastAsia"/>
          <w:lang w:eastAsia="ko-KR"/>
        </w:rPr>
        <w:t xml:space="preserve"> </w:t>
      </w:r>
      <w:r w:rsidR="0099579F">
        <w:rPr>
          <w:rFonts w:ascii="Arial" w:hAnsi="Arial" w:cs="Arial"/>
          <w:lang w:eastAsia="ko-KR"/>
        </w:rPr>
        <w:fldChar w:fldCharType="begin"/>
      </w:r>
      <w:r w:rsidR="00FD1133">
        <w:rPr>
          <w:rFonts w:ascii="Arial" w:hAnsi="Arial" w:cs="Arial"/>
          <w:lang w:eastAsia="ko-KR"/>
        </w:rPr>
        <w:instrText xml:space="preserve"> ADDIN EN.CITE &lt;EndNote&gt;&lt;Cite&gt;&lt;Author&gt;Stegle&lt;/Author&gt;&lt;Year&gt;2010&lt;/Year&gt;&lt;RecNum&gt;305&lt;/RecNum&gt;&lt;DisplayText&gt;[35]&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99579F">
        <w:rPr>
          <w:rFonts w:ascii="Arial" w:hAnsi="Arial" w:cs="Arial"/>
          <w:lang w:eastAsia="ko-KR"/>
        </w:rPr>
        <w:fldChar w:fldCharType="separate"/>
      </w:r>
      <w:r w:rsidR="00FD1133">
        <w:rPr>
          <w:rFonts w:ascii="Arial" w:hAnsi="Arial" w:cs="Arial"/>
          <w:noProof/>
          <w:lang w:eastAsia="ko-KR"/>
        </w:rPr>
        <w:t>[35]</w:t>
      </w:r>
      <w:r w:rsidR="0099579F">
        <w:rPr>
          <w:rFonts w:ascii="Arial" w:hAnsi="Arial" w:cs="Arial"/>
          <w:lang w:eastAsia="ko-KR"/>
        </w:rPr>
        <w:fldChar w:fldCharType="end"/>
      </w:r>
      <w:r w:rsidR="0099579F">
        <w:rPr>
          <w:rFonts w:ascii="Arial" w:hAnsi="Arial" w:cs="Arial" w:hint="eastAsia"/>
          <w:lang w:eastAsia="ko-KR"/>
        </w:rPr>
        <w:t xml:space="preserve">. </w:t>
      </w:r>
      <w:r w:rsidR="00544A42">
        <w:rPr>
          <w:rFonts w:ascii="Arial" w:hAnsi="Arial" w:cs="Arial" w:hint="eastAsia"/>
          <w:lang w:eastAsia="ko-KR"/>
        </w:rPr>
        <w:t xml:space="preserve">The detailed workflow can be found on the </w:t>
      </w:r>
      <w:proofErr w:type="spellStart"/>
      <w:r w:rsidR="00544A42">
        <w:rPr>
          <w:rFonts w:ascii="Arial" w:hAnsi="Arial" w:cs="Arial" w:hint="eastAsia"/>
          <w:lang w:eastAsia="ko-KR"/>
        </w:rPr>
        <w:t>GTEx</w:t>
      </w:r>
      <w:proofErr w:type="spellEnd"/>
      <w:r w:rsidR="00544A42">
        <w:rPr>
          <w:rFonts w:ascii="Arial" w:hAnsi="Arial" w:cs="Arial" w:hint="eastAsia"/>
          <w:lang w:eastAsia="ko-KR"/>
        </w:rPr>
        <w:t xml:space="preserve"> website (</w:t>
      </w:r>
      <w:r w:rsidR="00544A42" w:rsidRPr="00544A42">
        <w:rPr>
          <w:rFonts w:ascii="Arial" w:hAnsi="Arial" w:cs="Arial"/>
          <w:lang w:eastAsia="ko-KR"/>
        </w:rPr>
        <w:t>https://www.gtexportal.org/home</w:t>
      </w:r>
      <w:r w:rsidR="00544A42">
        <w:rPr>
          <w:rFonts w:ascii="Arial" w:hAnsi="Arial" w:cs="Arial" w:hint="eastAsia"/>
          <w:lang w:eastAsia="ko-KR"/>
        </w:rPr>
        <w:t>).</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136BC9BC"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ongaarts&lt;/Author&gt;&lt;Year&gt;2017&lt;/Year&gt;&lt;RecNum&gt;211&lt;/RecNum&gt;&lt;DisplayText&gt;[36]&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5332A96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lastRenderedPageBreak/>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Gulim" w:hAnsi="Arial" w:cs="Arial" w:hint="eastAsia"/>
          <w:color w:val="000000"/>
          <w:kern w:val="2"/>
          <w:lang w:eastAsia="ko-KR"/>
        </w:rPr>
        <w:t>4.1</w:t>
      </w:r>
      <w:r w:rsidR="003A313E">
        <w:rPr>
          <w:rFonts w:ascii="Arial" w:eastAsia="Gulim" w:hAnsi="Arial" w:cs="Arial" w:hint="eastAsia"/>
          <w:color w:val="000000"/>
          <w:kern w:val="2"/>
          <w:lang w:eastAsia="ko-KR"/>
        </w:rPr>
        <w:t>9</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4ED569CC"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w:t>
      </w:r>
      <w:proofErr w:type="spellStart"/>
      <w:r w:rsidR="008317AF" w:rsidRPr="000D150D">
        <w:rPr>
          <w:rFonts w:ascii="Arial" w:hAnsi="Arial" w:cs="Arial"/>
          <w:color w:val="000000" w:themeColor="text1"/>
          <w:shd w:val="clear" w:color="auto" w:fill="FFFFFF"/>
        </w:rPr>
        <w:t>netic</w:t>
      </w:r>
      <w:proofErr w:type="spellEnd"/>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Malgun Gothic" w:hAnsi="Arial" w:cs="Arial"/>
          <w:lang w:eastAsia="ko-KR"/>
        </w:rPr>
        <w:t xml:space="preserve">All </w:t>
      </w:r>
      <w:r w:rsidR="00B8127D">
        <w:rPr>
          <w:rFonts w:ascii="Arial" w:hAnsi="Arial" w:cs="Arial"/>
          <w:lang w:eastAsia="ko-KR"/>
        </w:rPr>
        <w:t xml:space="preserve">subjects from </w:t>
      </w:r>
      <w:proofErr w:type="spellStart"/>
      <w:r w:rsidR="00B8127D">
        <w:rPr>
          <w:rFonts w:ascii="Arial" w:hAnsi="Arial" w:cs="Arial"/>
          <w:lang w:eastAsia="ko-KR"/>
        </w:rPr>
        <w:t>COPDGene</w:t>
      </w:r>
      <w:proofErr w:type="spellEnd"/>
      <w:r w:rsidR="00B8127D">
        <w:rPr>
          <w:rFonts w:ascii="Arial" w:hAnsi="Arial" w:cs="Arial"/>
          <w:lang w:eastAsia="ko-KR"/>
        </w:rPr>
        <w:t xml:space="preserve"> cohort were smokers, and such selection bias can introduce the significant results for SNPs associated with nicotine addiction. We checked p-values for SNPs associated with nicotine addiction from the GWAS catalog </w:t>
      </w:r>
      <w:r w:rsidR="00227EBB" w:rsidRPr="000D150D">
        <w:rPr>
          <w:rFonts w:ascii="Arial" w:hAnsi="Arial" w:cs="Arial"/>
          <w:color w:val="000000" w:themeColor="text1"/>
          <w:shd w:val="clear" w:color="auto" w:fill="FFFFFF"/>
          <w:lang w:eastAsia="ko-KR"/>
        </w:rPr>
        <w:fldChar w:fldCharType="begin"/>
      </w:r>
      <w:r w:rsidR="00FD1133">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FD1133">
        <w:rPr>
          <w:rFonts w:ascii="Arial" w:hAnsi="Arial" w:cs="Arial"/>
          <w:noProof/>
          <w:color w:val="000000" w:themeColor="text1"/>
          <w:shd w:val="clear" w:color="auto" w:fill="FFFFFF"/>
          <w:lang w:eastAsia="ko-KR"/>
        </w:rPr>
        <w:t>[37]</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w:t>
      </w:r>
      <w:proofErr w:type="spellStart"/>
      <w:r w:rsidR="007A3CE7" w:rsidRPr="007A3CE7">
        <w:rPr>
          <w:rFonts w:ascii="Arial" w:hAnsi="Arial" w:cs="Arial"/>
          <w:color w:val="000000" w:themeColor="text1"/>
          <w:shd w:val="clear" w:color="auto" w:fill="FFFFFF"/>
        </w:rPr>
        <w:t>COPDGene</w:t>
      </w:r>
      <w:proofErr w:type="spellEnd"/>
      <w:r w:rsidR="007A3CE7" w:rsidRPr="007A3CE7">
        <w:rPr>
          <w:rFonts w:ascii="Arial" w:hAnsi="Arial" w:cs="Arial"/>
          <w:color w:val="000000" w:themeColor="text1"/>
          <w:shd w:val="clear" w:color="auto" w:fill="FFFFFF"/>
        </w:rPr>
        <w:t xml:space="preserve"> cohorts, indicating that our findings are not affected by nicotine addiction SNPs. </w:t>
      </w:r>
    </w:p>
    <w:p w14:paraId="03C3DC62" w14:textId="53AB86FE"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Barrett&lt;/Author&gt;&lt;Year&gt;2004&lt;/Year&gt;&lt;RecNum&gt;210&lt;/RecNum&gt;&lt;DisplayText&gt;[38]&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8]</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location of the two SNPs 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these two associations might be derived from a unique signal. </w:t>
      </w:r>
      <w:r w:rsidR="00E6178E">
        <w:rPr>
          <w:rFonts w:ascii="Arial" w:hAnsi="Arial" w:cs="Arial" w:hint="eastAsia"/>
          <w:color w:val="000000" w:themeColor="text1"/>
          <w:shd w:val="clear" w:color="auto" w:fill="FFFFFF"/>
          <w:lang w:eastAsia="ko-KR"/>
        </w:rPr>
        <w:t xml:space="preserve">They are located in </w:t>
      </w:r>
      <w:r w:rsidR="00E6178E" w:rsidRPr="000D150D">
        <w:rPr>
          <w:rFonts w:ascii="Arial" w:hAnsi="Arial" w:cs="Arial"/>
          <w:color w:val="000000" w:themeColor="text1"/>
          <w:shd w:val="clear" w:color="auto" w:fill="FFFFFF"/>
        </w:rPr>
        <w:t xml:space="preserve">in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lastRenderedPageBreak/>
        <w:t xml:space="preserve">(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proofErr w:type="spellStart"/>
      <w:r w:rsidR="00E6178E" w:rsidRPr="000D150D">
        <w:rPr>
          <w:rFonts w:ascii="Arial" w:hAnsi="Arial" w:cs="Arial"/>
          <w:color w:val="000000" w:themeColor="text1"/>
          <w:shd w:val="clear" w:color="auto" w:fill="FFFFFF"/>
        </w:rPr>
        <w:t>lncRNAs</w:t>
      </w:r>
      <w:proofErr w:type="spellEnd"/>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FD1133">
        <w:rPr>
          <w:rFonts w:ascii="Arial" w:hAnsi="Arial" w:cs="Arial"/>
          <w:color w:val="000000" w:themeColor="text1"/>
          <w:shd w:val="clear" w:color="auto" w:fill="FFFFFF"/>
        </w:rPr>
        <w:instrText xml:space="preserve"> ADDIN EN.CITE &lt;EndNote&gt;&lt;Cite&gt;&lt;Author&gt;Poirier&lt;/Author&gt;&lt;Year&gt;2015&lt;/Year&gt;&lt;RecNum&gt;237&lt;/RecNum&gt;&lt;DisplayText&gt;[39]&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FD1133">
        <w:rPr>
          <w:rFonts w:ascii="Arial" w:hAnsi="Arial" w:cs="Arial"/>
          <w:noProof/>
          <w:color w:val="000000" w:themeColor="text1"/>
          <w:shd w:val="clear" w:color="auto" w:fill="FFFFFF"/>
        </w:rPr>
        <w:t>[39]</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335A5CD8" w:rsidR="00A053FF"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7D19297C"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in this region with S-LAM, we used the genotyped SNP data to impute genotype data.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sidR="009E50E1">
        <w:rPr>
          <w:rFonts w:ascii="Arial" w:hAnsi="Arial" w:cs="Arial" w:hint="eastAsia"/>
          <w:color w:val="000000" w:themeColor="text1"/>
          <w:lang w:eastAsia="ko-KR"/>
        </w:rPr>
        <w:t>, Supplementary Figure 5</w:t>
      </w:r>
      <w:r>
        <w:rPr>
          <w:rFonts w:ascii="Arial" w:hAnsi="Arial" w:cs="Arial"/>
          <w:color w:val="000000" w:themeColor="text1"/>
        </w:rPr>
        <w:t>)</w:t>
      </w:r>
      <w:r>
        <w:rPr>
          <w:rFonts w:ascii="Arial" w:hAnsi="Arial" w:cs="Arial" w:hint="eastAsia"/>
          <w:color w:val="000000" w:themeColor="text1"/>
          <w:lang w:eastAsia="ko-KR"/>
        </w:rPr>
        <w:t>.</w:t>
      </w:r>
    </w:p>
    <w:p w14:paraId="39953CEF" w14:textId="34E1269F"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001163BC">
        <w:rPr>
          <w:rFonts w:ascii="Arial" w:hAnsi="Arial" w:cs="Arial"/>
          <w:shd w:val="clear" w:color="auto" w:fill="FFFFFF"/>
        </w:rPr>
        <w:t>S-LAM patients for three control datasets</w:t>
      </w:r>
      <w:r w:rsidR="001163BC">
        <w:rPr>
          <w:rFonts w:ascii="Arial" w:hAnsi="Arial" w:cs="Arial" w:hint="eastAsia"/>
          <w:shd w:val="clear" w:color="auto" w:fill="FFFFFF"/>
          <w:lang w:eastAsia="ko-KR"/>
        </w:rPr>
        <w:t xml:space="preserve">; 1)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001163BC">
        <w:rPr>
          <w:rFonts w:ascii="Arial" w:hAnsi="Arial" w:cs="Arial" w:hint="eastAsia"/>
          <w:shd w:val="clear" w:color="auto" w:fill="FFFFFF"/>
          <w:lang w:eastAsia="ko-KR"/>
        </w:rPr>
        <w:t xml:space="preserve">, 2) </w:t>
      </w:r>
      <w:r w:rsidR="00C71E41">
        <w:rPr>
          <w:rFonts w:ascii="Arial" w:hAnsi="Arial" w:cs="Arial" w:hint="eastAsia"/>
          <w:shd w:val="clear" w:color="auto" w:fill="FFFFFF"/>
          <w:lang w:eastAsia="ko-KR"/>
        </w:rPr>
        <w:t xml:space="preserve">1,121 Hispanic white females from MESA dataset, and 3) 225,731 </w:t>
      </w:r>
      <w:r w:rsidR="00C33D9E">
        <w:rPr>
          <w:rFonts w:ascii="Arial" w:hAnsi="Arial" w:cs="Arial"/>
          <w:shd w:val="clear" w:color="auto" w:fill="FFFFFF"/>
          <w:lang w:eastAsia="ko-KR"/>
        </w:rPr>
        <w:t xml:space="preserve">white </w:t>
      </w:r>
      <w:r w:rsidR="00C71E41">
        <w:rPr>
          <w:rFonts w:ascii="Arial" w:hAnsi="Arial" w:cs="Arial" w:hint="eastAsia"/>
          <w:shd w:val="clear" w:color="auto" w:fill="FFFFFF"/>
          <w:lang w:eastAsia="ko-KR"/>
        </w:rPr>
        <w:t>British females in UK Biobank dataset.</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 xml:space="preserve">seen in the </w:t>
      </w:r>
      <w:r w:rsidR="00551D63">
        <w:rPr>
          <w:rFonts w:ascii="Arial" w:hAnsi="Arial" w:cs="Arial" w:hint="eastAsia"/>
          <w:shd w:val="clear" w:color="auto" w:fill="FFFFFF"/>
          <w:lang w:eastAsia="ko-KR"/>
        </w:rPr>
        <w:t xml:space="preserve">each </w:t>
      </w:r>
      <w:r w:rsidRPr="000D150D">
        <w:rPr>
          <w:rFonts w:ascii="Arial" w:hAnsi="Arial" w:cs="Arial"/>
          <w:shd w:val="clear" w:color="auto" w:fill="FFFFFF"/>
        </w:rPr>
        <w:t>replication data</w:t>
      </w:r>
      <w:r w:rsidR="00551D63">
        <w:rPr>
          <w:rFonts w:ascii="Arial" w:hAnsi="Arial" w:cs="Arial" w:hint="eastAsia"/>
          <w:shd w:val="clear" w:color="auto" w:fill="FFFFFF"/>
          <w:lang w:eastAsia="ko-KR"/>
        </w:rPr>
        <w:t>set</w:t>
      </w:r>
      <w:r w:rsidRPr="000D150D">
        <w:rPr>
          <w:rFonts w:ascii="Arial" w:hAnsi="Arial" w:cs="Arial"/>
          <w:shd w:val="clear" w:color="auto" w:fill="FFFFFF"/>
        </w:rPr>
        <w:t xml:space="preserve"> (Table 1).</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including the UK</w:t>
      </w:r>
      <w:r w:rsidR="00A91A21">
        <w:rPr>
          <w:rFonts w:ascii="Arial" w:hAnsi="Arial" w:cs="Arial"/>
          <w:shd w:val="clear" w:color="auto" w:fill="FFFFFF"/>
        </w:rPr>
        <w:t xml:space="preserve"> </w:t>
      </w:r>
      <w:r w:rsidR="00A547D3">
        <w:rPr>
          <w:rFonts w:ascii="Arial" w:hAnsi="Arial" w:cs="Arial"/>
          <w:shd w:val="clear" w:color="auto" w:fill="FFFFFF"/>
        </w:rPr>
        <w:t xml:space="preserve">Biobank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lastRenderedPageBreak/>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3BB8CE02" w:rsidR="00104400" w:rsidRDefault="00104400" w:rsidP="00A134C5">
      <w:pPr>
        <w:spacing w:line="480" w:lineRule="auto"/>
        <w:ind w:firstLine="720"/>
        <w:rPr>
          <w:rFonts w:ascii="Arial" w:hAnsi="Arial" w:cs="Arial"/>
          <w:color w:val="000000" w:themeColor="text1"/>
          <w:lang w:eastAsia="ko-KR"/>
        </w:rPr>
      </w:pPr>
      <w:commentRangeStart w:id="3"/>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Farh&lt;/Author&gt;&lt;Year&gt;2015&lt;/Year&gt;&lt;RecNum&gt;219&lt;/RecNum&gt;&lt;DisplayText&gt;[28]&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28]</w:t>
      </w:r>
      <w:r w:rsidRPr="000D150D">
        <w:rPr>
          <w:rFonts w:ascii="Arial" w:hAnsi="Arial" w:cs="Arial"/>
          <w:color w:val="000000" w:themeColor="text1"/>
        </w:rPr>
        <w:fldChar w:fldCharType="end"/>
      </w:r>
      <w:r w:rsidRPr="000D150D">
        <w:rPr>
          <w:rFonts w:ascii="Arial" w:hAnsi="Arial" w:cs="Arial"/>
          <w:color w:val="000000" w:themeColor="text1"/>
        </w:rPr>
        <w:t xml:space="preserve">. </w:t>
      </w:r>
      <w:commentRangeEnd w:id="3"/>
      <w:r w:rsidR="00AC10EF">
        <w:rPr>
          <w:rStyle w:val="CommentReference"/>
          <w:rFonts w:asciiTheme="minorHAnsi" w:hAnsiTheme="minorHAnsi" w:cstheme="minorBidi"/>
          <w:kern w:val="2"/>
          <w:lang w:eastAsia="ko-KR"/>
        </w:rPr>
        <w:commentReference w:id="3"/>
      </w:r>
    </w:p>
    <w:p w14:paraId="179C8E3F" w14:textId="4A0BC25E" w:rsidR="00DE5F97" w:rsidRPr="000D150D" w:rsidRDefault="00122219" w:rsidP="00B332CC">
      <w:pPr>
        <w:spacing w:line="480" w:lineRule="auto"/>
        <w:ind w:firstLine="720"/>
        <w:rPr>
          <w:rFonts w:ascii="Arial" w:hAnsi="Arial" w:cs="Arial"/>
          <w:color w:val="000000" w:themeColor="text1"/>
          <w:lang w:eastAsia="ko-KR"/>
        </w:rPr>
      </w:pPr>
      <w:r>
        <w:rPr>
          <w:rFonts w:ascii="Arial" w:hAnsi="Arial" w:cs="Arial" w:hint="eastAsia"/>
          <w:color w:val="000000" w:themeColor="text1"/>
          <w:lang w:eastAsia="ko-KR"/>
        </w:rPr>
        <w:t xml:space="preserve">We queried the </w:t>
      </w:r>
      <w:proofErr w:type="spellStart"/>
      <w:r>
        <w:rPr>
          <w:rFonts w:ascii="Arial" w:hAnsi="Arial" w:cs="Arial" w:hint="eastAsia"/>
          <w:color w:val="000000" w:themeColor="text1"/>
          <w:lang w:eastAsia="ko-KR"/>
        </w:rPr>
        <w:t>GTEx</w:t>
      </w:r>
      <w:proofErr w:type="spellEnd"/>
      <w:r>
        <w:rPr>
          <w:rFonts w:ascii="Arial" w:hAnsi="Arial" w:cs="Arial" w:hint="eastAsia"/>
          <w:color w:val="000000" w:themeColor="text1"/>
          <w:lang w:eastAsia="ko-KR"/>
        </w:rPr>
        <w:t xml:space="preserve"> database for SNPs in the LD block to find SNP-g</w:t>
      </w:r>
      <w:r w:rsidR="00C05C6D">
        <w:rPr>
          <w:rFonts w:ascii="Arial" w:hAnsi="Arial" w:cs="Arial" w:hint="eastAsia"/>
          <w:color w:val="000000" w:themeColor="text1"/>
          <w:lang w:eastAsia="ko-KR"/>
        </w:rPr>
        <w:t xml:space="preserve">ene associations in </w:t>
      </w:r>
      <w:proofErr w:type="spellStart"/>
      <w:r w:rsidR="00C05C6D">
        <w:rPr>
          <w:rFonts w:ascii="Arial" w:hAnsi="Arial" w:cs="Arial" w:hint="eastAsia"/>
          <w:color w:val="000000" w:themeColor="text1"/>
          <w:lang w:eastAsia="ko-KR"/>
        </w:rPr>
        <w:t>eQTL</w:t>
      </w:r>
      <w:proofErr w:type="spellEnd"/>
      <w:r w:rsidR="00C05C6D">
        <w:rPr>
          <w:rFonts w:ascii="Arial" w:hAnsi="Arial" w:cs="Arial" w:hint="eastAsia"/>
          <w:color w:val="000000" w:themeColor="text1"/>
          <w:lang w:eastAsia="ko-KR"/>
        </w:rPr>
        <w:t xml:space="preserve"> studies</w:t>
      </w:r>
      <w:r>
        <w:rPr>
          <w:rFonts w:ascii="Arial" w:hAnsi="Arial" w:cs="Arial" w:hint="eastAsia"/>
          <w:color w:val="000000" w:themeColor="text1"/>
          <w:lang w:eastAsia="ko-KR"/>
        </w:rPr>
        <w:t xml:space="preserve">. </w:t>
      </w:r>
      <w:r w:rsidR="00C72D8F">
        <w:rPr>
          <w:rFonts w:ascii="Arial" w:hAnsi="Arial" w:cs="Arial" w:hint="eastAsia"/>
          <w:color w:val="000000" w:themeColor="text1"/>
          <w:lang w:eastAsia="ko-KR"/>
        </w:rPr>
        <w:t xml:space="preserve">Unfortunately, there </w:t>
      </w:r>
      <w:r w:rsidR="00EB4711">
        <w:rPr>
          <w:rFonts w:ascii="Arial" w:hAnsi="Arial" w:cs="Arial" w:hint="eastAsia"/>
          <w:color w:val="000000" w:themeColor="text1"/>
          <w:lang w:eastAsia="ko-KR"/>
        </w:rPr>
        <w:t>was</w:t>
      </w:r>
      <w:r w:rsidR="00C72D8F">
        <w:rPr>
          <w:rFonts w:ascii="Arial" w:hAnsi="Arial" w:cs="Arial" w:hint="eastAsia"/>
          <w:color w:val="000000" w:themeColor="text1"/>
          <w:lang w:eastAsia="ko-KR"/>
        </w:rPr>
        <w:t xml:space="preserve"> no significant association </w:t>
      </w:r>
      <w:r w:rsidR="00B332CC">
        <w:rPr>
          <w:rFonts w:ascii="Arial" w:hAnsi="Arial" w:cs="Arial" w:hint="eastAsia"/>
          <w:color w:val="000000" w:themeColor="text1"/>
          <w:lang w:eastAsia="ko-KR"/>
        </w:rPr>
        <w:t>with an FDR threshold of 0.05.</w:t>
      </w:r>
      <w:r w:rsidR="00C72D8F">
        <w:rPr>
          <w:rFonts w:ascii="Arial" w:hAnsi="Arial" w:cs="Arial" w:hint="eastAsia"/>
          <w:color w:val="000000" w:themeColor="text1"/>
          <w:lang w:eastAsia="ko-KR"/>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036CDC05"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Grubert&lt;/Author&gt;&lt;Year&gt;2015&lt;/Year&gt;&lt;RecNum&gt;222&lt;/RecNum&gt;&lt;DisplayText&gt;[40]&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FD1133">
        <w:rPr>
          <w:rFonts w:ascii="Arial" w:hAnsi="Arial" w:cs="Arial"/>
          <w:noProof/>
          <w:color w:val="000000" w:themeColor="text1"/>
        </w:rPr>
        <w:t>[40]</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Schmitt&lt;/Author&gt;&lt;Year&gt;2016&lt;/Year&gt;&lt;RecNum&gt;315&lt;/RecNum&gt;&lt;DisplayText&gt;[42]&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FD1133">
        <w:rPr>
          <w:rFonts w:ascii="Arial" w:hAnsi="Arial" w:cs="Arial"/>
          <w:color w:val="000000" w:themeColor="text1"/>
          <w:lang w:eastAsia="ko-KR"/>
        </w:rPr>
        <w:instrText xml:space="preserve"> ADDIN EN.CITE &lt;EndNote&gt;&lt;Cite&gt;&lt;Author&gt;Dixon&lt;/Author&gt;&lt;Year&gt;2015&lt;/Year&gt;&lt;RecNum&gt;316&lt;/RecNum&gt;&lt;DisplayText&gt;[43]&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FD1133">
        <w:rPr>
          <w:rFonts w:ascii="Arial" w:hAnsi="Arial" w:cs="Arial"/>
          <w:noProof/>
          <w:color w:val="000000" w:themeColor="text1"/>
          <w:lang w:eastAsia="ko-KR"/>
        </w:rPr>
        <w:t>[43]</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ao&lt;/Author&gt;&lt;Year&gt;2014&lt;/Year&gt;&lt;RecNum&gt;314&lt;/RecNum&gt;&lt;DisplayText&gt;[41]&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FD1133">
        <w:rPr>
          <w:rFonts w:ascii="Arial" w:hAnsi="Arial" w:cs="Arial"/>
          <w:noProof/>
          <w:color w:val="000000" w:themeColor="text1"/>
        </w:rPr>
        <w:t>[41]</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Supplementary Figures 6-9 display Hi-C heatmaps around 1 Mb sub-TADs containing the GWAS SNPs and NR2F2 near the boundary of the sub-TAD within a larger TAD in all four of these cells/tissues, and NR2F2 was the only protein-coding gene.</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lastRenderedPageBreak/>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492ECDDE"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XU8L0F1dGhvcj48WWVhcj4xOTk1PC9ZZWFyPjxSZWNO
dW0+MjQxPC9SZWNOdW0+PERpc3BsYXlUZXh0Pls0NF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Rada-Iglesias&lt;/Author&gt;&lt;Year&gt;2012&lt;/Year&gt;&lt;RecNum&gt;242&lt;/RecNum&gt;&lt;DisplayText&gt;[45]&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FD1133">
        <w:rPr>
          <w:rFonts w:ascii="Arial" w:eastAsiaTheme="minorHAnsi" w:hAnsi="Arial" w:cs="Arial"/>
          <w:color w:val="000000" w:themeColor="text1"/>
        </w:rPr>
        <w:instrText xml:space="preserve"> ADDIN EN.CITE &lt;EndNote&gt;&lt;Cite&gt;&lt;Author&gt;Julian&lt;/Author&gt;&lt;Year&gt;2017&lt;/Year&gt;&lt;RecNum&gt;223&lt;/RecNum&gt;&lt;DisplayText&gt;[46]&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 </w:instrText>
      </w:r>
      <w:r w:rsidR="00FD1133">
        <w:rPr>
          <w:rFonts w:ascii="Arial" w:eastAsiaTheme="minorHAnsi" w:hAnsi="Arial" w:cs="Arial"/>
          <w:color w:val="000000" w:themeColor="text1"/>
        </w:rPr>
        <w:fldChar w:fldCharType="begin">
          <w:fldData xml:space="preserve">PEVuZE5vdGU+PENpdGU+PEF1dGhvcj5RaW48L0F1dGhvcj48WWVhcj4yMDEwPC9ZZWFyPjxSZWNO
dW0+MjQwPC9SZWNOdW0+PERpc3BsYXlUZXh0Pls0N1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FD1133">
        <w:rPr>
          <w:rFonts w:ascii="Arial" w:eastAsiaTheme="minorHAnsi" w:hAnsi="Arial" w:cs="Arial"/>
          <w:color w:val="000000" w:themeColor="text1"/>
        </w:rPr>
        <w:instrText xml:space="preserve"> ADDIN EN.CITE.DATA </w:instrText>
      </w:r>
      <w:r w:rsidR="00FD1133">
        <w:rPr>
          <w:rFonts w:ascii="Arial" w:eastAsiaTheme="minorHAnsi" w:hAnsi="Arial" w:cs="Arial"/>
          <w:color w:val="000000" w:themeColor="text1"/>
        </w:rPr>
      </w:r>
      <w:r w:rsidR="00FD1133">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FD1133">
        <w:rPr>
          <w:rFonts w:ascii="Arial" w:eastAsiaTheme="minorHAnsi" w:hAnsi="Arial" w:cs="Arial"/>
          <w:noProof/>
          <w:color w:val="000000" w:themeColor="text1"/>
        </w:rPr>
        <w:t>[47]</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00518EB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Network&lt;/Author&gt;&lt;Year&gt;2008&lt;/Year&gt;&lt;RecNum&gt;236&lt;/RecNum&gt;&lt;DisplayText&gt;[32]&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2]</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SaXRjaGllPC9BdXRob3I+PFllYXI+MjAxNTwvWWVhcj48
UmVjTnVtPjU2NzwvUmVjTnVtPjxEaXNwbGF5VGV4dD5bNDh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FD1133">
        <w:rPr>
          <w:rFonts w:ascii="Arial" w:hAnsi="Arial" w:cs="Arial"/>
          <w:noProof/>
          <w:color w:val="000000" w:themeColor="text1"/>
        </w:rPr>
        <w:t>[48]</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lastRenderedPageBreak/>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7B1E95FE"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YdTwvQXV0aG9yPjxZZWFyPjIwMTU8L1llYXI+PFJlY051
bT4yNTU8L1JlY051bT48RGlzcGxheVRleHQ+WzQ5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49]</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KdXZldDwvQXV0aG9yPjxZZWFyPjIwMDY8L1llYXI+PFJl
Y051bT4yMjQ8L1JlY051bT48RGlzcGxheVRleHQ+WzUwLCA1MV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0, 51]</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Riggs&lt;/Author&gt;&lt;Year&gt;2006&lt;/Year&gt;&lt;RecNum&gt;245&lt;/RecNum&gt;&lt;DisplayText&gt;[52]&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2]</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5F349092"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lastRenderedPageBreak/>
        <w:t xml:space="preserve">NR2F2 </w:t>
      </w:r>
      <w:r w:rsidRPr="000D150D">
        <w:rPr>
          <w:rFonts w:ascii="Arial" w:hAnsi="Arial" w:cs="Arial"/>
          <w:color w:val="000000" w:themeColor="text1"/>
          <w:shd w:val="clear" w:color="auto" w:fill="FFFFFF"/>
        </w:rPr>
        <w:t>is highly expressed in LAM and angiomyolipoma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gt;&lt;Author&gt;Lonsdale&lt;/Author&gt;&lt;Year&gt;2013&lt;/Year&gt;&lt;RecNum&gt;230&lt;/RecNum&gt;&lt;DisplayText&gt;[33]&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33]</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0DA9796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HbGFzZ293PC9BdXRob3I+PFllYXI+MjAwODwvWWVhcj48
UmVjTnVtPjIyMTwvUmVjTnVtPjxEaXNwbGF5VGV4dD5bNTMsIDU0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3, 54]</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 </w:instrText>
      </w:r>
      <w:r w:rsidR="00FD1133">
        <w:rPr>
          <w:rFonts w:ascii="Arial" w:hAnsi="Arial" w:cs="Arial"/>
          <w:color w:val="000000" w:themeColor="text1"/>
        </w:rPr>
        <w:fldChar w:fldCharType="begin">
          <w:fldData xml:space="preserve">PEVuZE5vdGU+PENpdGU+PEF1dGhvcj5Zb3VuZzwvQXV0aG9yPjxZZWFyPjIwMTM8L1llYXI+PFJl
Y051bT4yNTY8L1JlY051bT48RGlzcGxheVRleHQ+WzU1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FD1133">
        <w:rPr>
          <w:rFonts w:ascii="Arial" w:hAnsi="Arial" w:cs="Arial"/>
          <w:color w:val="000000" w:themeColor="text1"/>
        </w:rPr>
        <w:instrText xml:space="preserve"> ADDIN EN.CITE.DATA </w:instrText>
      </w:r>
      <w:r w:rsidR="00FD1133">
        <w:rPr>
          <w:rFonts w:ascii="Arial" w:hAnsi="Arial" w:cs="Arial"/>
          <w:color w:val="000000" w:themeColor="text1"/>
        </w:rPr>
      </w:r>
      <w:r w:rsidR="00FD1133">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D1133">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FD1133">
        <w:rPr>
          <w:rFonts w:ascii="Arial" w:hAnsi="Arial" w:cs="Arial"/>
          <w:color w:val="000000" w:themeColor="text1"/>
        </w:rPr>
        <w:instrText xml:space="preserve"> ADDIN EN.CITE &lt;EndNote&gt;&lt;Cite ExcludeYear="1"&gt;&lt;Author&gt;Srinivasan&lt;/Author&gt;&lt;Year&gt;2010&lt;/Year&gt;&lt;RecNum&gt;250&lt;/RecNum&gt;&lt;DisplayText&gt;[56]&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FD1133">
        <w:rPr>
          <w:rFonts w:ascii="Arial" w:hAnsi="Arial" w:cs="Arial"/>
          <w:noProof/>
          <w:color w:val="000000" w:themeColor="text1"/>
        </w:rPr>
        <w:t>[56]</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5DB4D9D6"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overcome this issue, </w:t>
      </w:r>
      <w:r w:rsidR="00F407CF" w:rsidRPr="000D150D">
        <w:rPr>
          <w:rFonts w:ascii="Arial" w:hAnsi="Arial" w:cs="Arial"/>
          <w:color w:val="000000" w:themeColor="text1"/>
          <w:shd w:val="clear" w:color="auto" w:fill="FFFFFF"/>
        </w:rPr>
        <w:t>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xml:space="preserve">, we employed EIGENSTRAT to </w:t>
      </w:r>
      <w:r w:rsidR="00966559">
        <w:rPr>
          <w:rFonts w:ascii="Arial" w:hAnsi="Arial" w:cs="Arial"/>
          <w:color w:val="000000" w:themeColor="text1"/>
          <w:shd w:val="clear" w:color="auto" w:fill="FFFFFF"/>
        </w:rPr>
        <w:t>remove</w:t>
      </w:r>
      <w:r w:rsidR="00966559" w:rsidRPr="000D150D">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genetic outliers</w:t>
      </w:r>
      <w:r>
        <w:rPr>
          <w:rFonts w:ascii="Arial" w:hAnsi="Arial" w:cs="Arial"/>
          <w:color w:val="000000" w:themeColor="text1"/>
          <w:shd w:val="clear" w:color="auto" w:fill="FFFFFF"/>
        </w:rPr>
        <w:t xml:space="preserve"> from both our S-</w:t>
      </w:r>
      <w:r>
        <w:rPr>
          <w:rFonts w:ascii="Arial" w:hAnsi="Arial" w:cs="Arial"/>
          <w:color w:val="000000" w:themeColor="text1"/>
          <w:shd w:val="clear" w:color="auto" w:fill="FFFFFF"/>
        </w:rPr>
        <w:lastRenderedPageBreak/>
        <w:t xml:space="preserve">LAM and control cohorts to further reduce genetic heterogeneity. </w:t>
      </w:r>
      <w:r w:rsidR="00966559">
        <w:rPr>
          <w:rFonts w:ascii="Arial" w:hAnsi="Arial" w:cs="Arial"/>
          <w:color w:val="000000" w:themeColor="text1"/>
          <w:shd w:val="clear" w:color="auto" w:fill="FFFFFF"/>
        </w:rPr>
        <w:t>With PC scores, each case was matched with two controls</w:t>
      </w:r>
      <w:r w:rsidR="004F313D">
        <w:rPr>
          <w:rFonts w:ascii="Arial" w:hAnsi="Arial" w:cs="Arial"/>
          <w:color w:val="000000" w:themeColor="text1"/>
          <w:shd w:val="clear" w:color="auto" w:fill="FFFFFF"/>
        </w:rPr>
        <w:t xml:space="preserve"> to minimize the genetic heterogeneity between cases and controls</w:t>
      </w:r>
      <w:r w:rsidR="00966559">
        <w:rPr>
          <w:rFonts w:ascii="Arial" w:hAnsi="Arial" w:cs="Arial"/>
          <w:color w:val="000000" w:themeColor="text1"/>
          <w:shd w:val="clear" w:color="auto" w:fill="FFFFFF"/>
        </w:rPr>
        <w:t xml:space="preserve">, and </w:t>
      </w:r>
      <w:r w:rsidR="00172D0A">
        <w:rPr>
          <w:rFonts w:ascii="Arial" w:hAnsi="Arial" w:cs="Arial" w:hint="eastAsia"/>
          <w:color w:val="000000" w:themeColor="text1"/>
          <w:shd w:val="clear" w:color="auto" w:fill="FFFFFF"/>
          <w:lang w:eastAsia="ko-KR"/>
        </w:rPr>
        <w:t>CLR</w:t>
      </w:r>
      <w:r w:rsidR="004F313D">
        <w:rPr>
          <w:rFonts w:ascii="Arial" w:hAnsi="Arial" w:cs="Arial"/>
          <w:color w:val="000000" w:themeColor="text1"/>
          <w:shd w:val="clear" w:color="auto" w:fill="FFFFFF"/>
          <w:lang w:eastAsia="ko-KR"/>
        </w:rPr>
        <w:t xml:space="preserve"> was utilized for matched case and control design. </w:t>
      </w:r>
      <w:r w:rsidR="00172D0A">
        <w:rPr>
          <w:rFonts w:ascii="Arial" w:hAnsi="Arial" w:cs="Arial" w:hint="eastAsia"/>
          <w:color w:val="000000" w:themeColor="text1"/>
          <w:shd w:val="clear" w:color="auto" w:fill="FFFFFF"/>
          <w:lang w:eastAsia="ko-KR"/>
        </w:rPr>
        <w:t xml:space="preserve">According to some literatures, CLR can improve the efficiency of the study rather than </w:t>
      </w:r>
      <w:r w:rsidR="00B43004">
        <w:rPr>
          <w:rFonts w:ascii="Arial" w:hAnsi="Arial" w:cs="Arial" w:hint="eastAsia"/>
          <w:color w:val="000000" w:themeColor="text1"/>
          <w:shd w:val="clear" w:color="auto" w:fill="FFFFFF"/>
          <w:lang w:eastAsia="ko-KR"/>
        </w:rPr>
        <w:t>unconditional logistic regression (</w:t>
      </w:r>
      <w:r w:rsidR="00172D0A">
        <w:rPr>
          <w:rFonts w:ascii="Arial" w:hAnsi="Arial" w:cs="Arial" w:hint="eastAsia"/>
          <w:color w:val="000000" w:themeColor="text1"/>
          <w:shd w:val="clear" w:color="auto" w:fill="FFFFFF"/>
          <w:lang w:eastAsia="ko-KR"/>
        </w:rPr>
        <w:t>LR</w:t>
      </w:r>
      <w:r w:rsidR="00B43004">
        <w:rPr>
          <w:rFonts w:ascii="Arial" w:hAnsi="Arial" w:cs="Arial" w:hint="eastAsia"/>
          <w:color w:val="000000" w:themeColor="text1"/>
          <w:shd w:val="clear" w:color="auto" w:fill="FFFFFF"/>
          <w:lang w:eastAsia="ko-KR"/>
        </w:rPr>
        <w:t>)</w:t>
      </w:r>
      <w:r w:rsidR="00172D0A">
        <w:rPr>
          <w:rFonts w:ascii="Arial" w:hAnsi="Arial" w:cs="Arial" w:hint="eastAsia"/>
          <w:color w:val="000000" w:themeColor="text1"/>
          <w:shd w:val="clear" w:color="auto" w:fill="FFFFFF"/>
          <w:lang w:eastAsia="ko-KR"/>
        </w:rPr>
        <w:t xml:space="preserve"> if the variables used for matching are true confounding variables and moderate number of controls were excluded from the analysis as a result of matching </w:t>
      </w:r>
      <w:r w:rsidR="00172D0A">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N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Q2l0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</w:fldData>
        </w:fldChar>
      </w:r>
      <w:r w:rsidR="00F55CA4">
        <w:rPr>
          <w:rFonts w:ascii="Arial" w:hAnsi="Arial" w:cs="Arial"/>
          <w:color w:val="000000" w:themeColor="text1"/>
          <w:shd w:val="clear" w:color="auto" w:fill="FFFFFF"/>
          <w:lang w:eastAsia="ko-KR"/>
        </w:rPr>
        <w:instrText xml:space="preserve"> ADDIN EN.CITE </w:instrText>
      </w:r>
      <w:r w:rsidR="00F55CA4">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ctNjN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Q2l0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</w:fldData>
        </w:fldChar>
      </w:r>
      <w:r w:rsidR="00F55CA4">
        <w:rPr>
          <w:rFonts w:ascii="Arial" w:hAnsi="Arial" w:cs="Arial"/>
          <w:color w:val="000000" w:themeColor="text1"/>
          <w:shd w:val="clear" w:color="auto" w:fill="FFFFFF"/>
          <w:lang w:eastAsia="ko-KR"/>
        </w:rPr>
        <w:instrText xml:space="preserve"> ADDIN EN.CITE.DATA </w:instrText>
      </w:r>
      <w:r w:rsidR="00F55CA4">
        <w:rPr>
          <w:rFonts w:ascii="Arial" w:hAnsi="Arial" w:cs="Arial"/>
          <w:color w:val="000000" w:themeColor="text1"/>
          <w:shd w:val="clear" w:color="auto" w:fill="FFFFFF"/>
          <w:lang w:eastAsia="ko-KR"/>
        </w:rPr>
      </w:r>
      <w:r w:rsidR="00F55CA4">
        <w:rPr>
          <w:rFonts w:ascii="Arial" w:hAnsi="Arial" w:cs="Arial"/>
          <w:color w:val="000000" w:themeColor="text1"/>
          <w:shd w:val="clear" w:color="auto" w:fill="FFFFFF"/>
          <w:lang w:eastAsia="ko-KR"/>
        </w:rPr>
        <w:fldChar w:fldCharType="end"/>
      </w:r>
      <w:r w:rsidR="00172D0A">
        <w:rPr>
          <w:rFonts w:ascii="Arial" w:hAnsi="Arial" w:cs="Arial"/>
          <w:color w:val="000000" w:themeColor="text1"/>
          <w:shd w:val="clear" w:color="auto" w:fill="FFFFFF"/>
          <w:lang w:eastAsia="ko-KR"/>
        </w:rPr>
      </w:r>
      <w:r w:rsidR="00172D0A">
        <w:rPr>
          <w:rFonts w:ascii="Arial" w:hAnsi="Arial" w:cs="Arial"/>
          <w:color w:val="000000" w:themeColor="text1"/>
          <w:shd w:val="clear" w:color="auto" w:fill="FFFFFF"/>
          <w:lang w:eastAsia="ko-KR"/>
        </w:rPr>
        <w:fldChar w:fldCharType="separate"/>
      </w:r>
      <w:r w:rsidR="00F55CA4">
        <w:rPr>
          <w:rFonts w:ascii="Arial" w:hAnsi="Arial" w:cs="Arial"/>
          <w:noProof/>
          <w:color w:val="000000" w:themeColor="text1"/>
          <w:shd w:val="clear" w:color="auto" w:fill="FFFFFF"/>
          <w:lang w:eastAsia="ko-KR"/>
        </w:rPr>
        <w:t>[57-63]</w:t>
      </w:r>
      <w:r w:rsidR="00172D0A">
        <w:rPr>
          <w:rFonts w:ascii="Arial" w:hAnsi="Arial" w:cs="Arial"/>
          <w:color w:val="000000" w:themeColor="text1"/>
          <w:shd w:val="clear" w:color="auto" w:fill="FFFFFF"/>
          <w:lang w:eastAsia="ko-KR"/>
        </w:rPr>
        <w:fldChar w:fldCharType="end"/>
      </w:r>
      <w:r w:rsidR="00172D0A">
        <w:rPr>
          <w:rFonts w:ascii="Arial" w:hAnsi="Arial" w:cs="Arial" w:hint="eastAsia"/>
          <w:color w:val="000000" w:themeColor="text1"/>
          <w:shd w:val="clear" w:color="auto" w:fill="FFFFFF"/>
          <w:lang w:eastAsia="ko-KR"/>
        </w:rPr>
        <w:t xml:space="preserve">. Even though we dropped some controls out after matching, </w:t>
      </w:r>
      <w:r w:rsidR="004F313D">
        <w:rPr>
          <w:rFonts w:ascii="Arial" w:hAnsi="Arial" w:cs="Arial"/>
          <w:color w:val="000000" w:themeColor="text1"/>
          <w:shd w:val="clear" w:color="auto" w:fill="FFFFFF"/>
          <w:lang w:eastAsia="ko-KR"/>
        </w:rPr>
        <w:t xml:space="preserve">we found that </w:t>
      </w:r>
      <w:r w:rsidR="00172D0A">
        <w:rPr>
          <w:rFonts w:ascii="Arial" w:hAnsi="Arial" w:cs="Arial" w:hint="eastAsia"/>
          <w:color w:val="000000" w:themeColor="text1"/>
          <w:shd w:val="clear" w:color="auto" w:fill="FFFFFF"/>
          <w:lang w:eastAsia="ko-KR"/>
        </w:rPr>
        <w:t xml:space="preserve">CLR </w:t>
      </w:r>
      <w:r w:rsidR="004F313D">
        <w:rPr>
          <w:rFonts w:ascii="Arial" w:hAnsi="Arial" w:cs="Arial"/>
          <w:color w:val="000000" w:themeColor="text1"/>
          <w:shd w:val="clear" w:color="auto" w:fill="FFFFFF"/>
          <w:lang w:eastAsia="ko-KR"/>
        </w:rPr>
        <w:t xml:space="preserve">generated much significant result, compared to </w:t>
      </w:r>
      <w:r w:rsidR="00172D0A">
        <w:rPr>
          <w:rFonts w:ascii="Arial" w:hAnsi="Arial" w:cs="Arial" w:hint="eastAsia"/>
          <w:color w:val="000000" w:themeColor="text1"/>
          <w:shd w:val="clear" w:color="auto" w:fill="FFFFFF"/>
          <w:lang w:eastAsia="ko-KR"/>
        </w:rPr>
        <w:t xml:space="preserve">LR </w:t>
      </w:r>
      <w:r w:rsidR="004F313D">
        <w:rPr>
          <w:rFonts w:ascii="Arial" w:hAnsi="Arial" w:cs="Arial"/>
          <w:color w:val="000000" w:themeColor="text1"/>
          <w:shd w:val="clear" w:color="auto" w:fill="FFFFFF"/>
          <w:lang w:eastAsia="ko-KR"/>
        </w:rPr>
        <w:t>for top two</w:t>
      </w:r>
      <w:r w:rsidR="00172D0A">
        <w:rPr>
          <w:rFonts w:ascii="Arial" w:hAnsi="Arial" w:cs="Arial" w:hint="eastAsia"/>
          <w:color w:val="000000" w:themeColor="text1"/>
          <w:shd w:val="clear" w:color="auto" w:fill="FFFFFF"/>
          <w:lang w:eastAsia="ko-KR"/>
        </w:rPr>
        <w:t xml:space="preserve"> significant SNPs on chromosome 15.</w:t>
      </w:r>
      <w:r>
        <w:rPr>
          <w:rFonts w:ascii="Arial" w:hAnsi="Arial" w:cs="Arial"/>
          <w:color w:val="000000" w:themeColor="text1"/>
          <w:shd w:val="clear" w:color="auto" w:fill="FFFFFF"/>
        </w:rPr>
        <w:t xml:space="preserve"> </w:t>
      </w:r>
      <w:r w:rsidR="00CE50A6">
        <w:rPr>
          <w:rFonts w:ascii="Arial" w:hAnsi="Arial" w:cs="Arial"/>
          <w:color w:val="000000" w:themeColor="text1"/>
          <w:shd w:val="clear" w:color="auto" w:fill="FFFFFF"/>
        </w:rPr>
        <w:t xml:space="preserve">Second, further </w:t>
      </w:r>
      <w:r w:rsidR="00A875DA">
        <w:rPr>
          <w:rFonts w:ascii="Arial" w:hAnsi="Arial" w:cs="Arial"/>
          <w:color w:val="000000" w:themeColor="text1"/>
          <w:shd w:val="clear" w:color="auto" w:fill="FFFFFF"/>
        </w:rPr>
        <w:t>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r w:rsidR="00104400" w:rsidRPr="000D150D">
        <w:rPr>
          <w:rFonts w:ascii="Arial" w:hAnsi="Arial" w:cs="Arial"/>
          <w:color w:val="000000" w:themeColor="text1"/>
        </w:rPr>
        <w:t xml:space="preserve">Corin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387FA2DC" w14:textId="77777777" w:rsidR="00F55CA4" w:rsidRPr="00F55CA4" w:rsidRDefault="005A10C5" w:rsidP="00F55CA4">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F55CA4" w:rsidRPr="00F55CA4">
        <w:t>1.</w:t>
      </w:r>
      <w:r w:rsidR="00F55CA4" w:rsidRPr="00F55CA4">
        <w:tab/>
        <w:t xml:space="preserve">Kitaichi M, Nishimura K, Itoh H, Izumi T. Pulmonary lymphangioleiomyomatosis: a report of 46 patients including a clinicopathologic study of prognostic factors. </w:t>
      </w:r>
      <w:r w:rsidR="00F55CA4" w:rsidRPr="00F55CA4">
        <w:rPr>
          <w:i/>
        </w:rPr>
        <w:t xml:space="preserve">Am J Resp Crit Care </w:t>
      </w:r>
      <w:r w:rsidR="00F55CA4" w:rsidRPr="00F55CA4">
        <w:t>1995: 151(2): 527-533.</w:t>
      </w:r>
    </w:p>
    <w:p w14:paraId="7A028539" w14:textId="77777777" w:rsidR="00F55CA4" w:rsidRPr="00F55CA4" w:rsidRDefault="00F55CA4" w:rsidP="00F55CA4">
      <w:pPr>
        <w:pStyle w:val="EndNoteBibliography"/>
        <w:spacing w:after="0"/>
      </w:pPr>
      <w:r w:rsidRPr="00F55CA4">
        <w:t>2.</w:t>
      </w:r>
      <w:r w:rsidRPr="00F55CA4">
        <w:tab/>
        <w:t xml:space="preserve">Chu SC, Horiba K, Usuki J, Avila NA, Chen CC, Travis WD, Ferrans VJ, Moss J. Comprehensive evaluation of 35 patients with lymphangioleiomyomatosis. </w:t>
      </w:r>
      <w:r w:rsidRPr="00F55CA4">
        <w:rPr>
          <w:i/>
        </w:rPr>
        <w:t xml:space="preserve">CHEST Journal </w:t>
      </w:r>
      <w:r w:rsidRPr="00F55CA4">
        <w:t>1999: 115(4): 1041-1052.</w:t>
      </w:r>
    </w:p>
    <w:p w14:paraId="1146A107" w14:textId="77777777" w:rsidR="00F55CA4" w:rsidRPr="00F55CA4" w:rsidRDefault="00F55CA4" w:rsidP="00F55CA4">
      <w:pPr>
        <w:pStyle w:val="EndNoteBibliography"/>
        <w:spacing w:after="0"/>
      </w:pPr>
      <w:r w:rsidRPr="00F55CA4">
        <w:t>3.</w:t>
      </w:r>
      <w:r w:rsidRPr="00F55CA4">
        <w:tab/>
        <w:t xml:space="preserve">Urban T, Lazor R, Lacronique J, Murris M, Labrune S, Valeyre D, Cordier J-F. Pulmonary lymphangioleiomyomatosis: a study of 69 patients. </w:t>
      </w:r>
      <w:r w:rsidRPr="00F55CA4">
        <w:rPr>
          <w:i/>
        </w:rPr>
        <w:t xml:space="preserve">MEDICINE-BALTIMORE- </w:t>
      </w:r>
      <w:r w:rsidRPr="00F55CA4">
        <w:t>1999: 78: 321-337.</w:t>
      </w:r>
    </w:p>
    <w:p w14:paraId="7BBA3BC3" w14:textId="77777777" w:rsidR="00F55CA4" w:rsidRPr="00F55CA4" w:rsidRDefault="00F55CA4" w:rsidP="00F55CA4">
      <w:pPr>
        <w:pStyle w:val="EndNoteBibliography"/>
        <w:spacing w:after="0"/>
      </w:pPr>
      <w:r w:rsidRPr="00F55CA4">
        <w:t>4.</w:t>
      </w:r>
      <w:r w:rsidRPr="00F55CA4">
        <w:tab/>
        <w:t xml:space="preserve">Cunha B, Conceição DM, Cabo C, Jesus N, Santos L, de Carvalho A. Pulmonary Lymphangioleiomyomatosis on a Post-Menopausal Woman with Chronic Lymphocytic Leukaemia. </w:t>
      </w:r>
      <w:r w:rsidRPr="00F55CA4">
        <w:rPr>
          <w:i/>
        </w:rPr>
        <w:t xml:space="preserve">Case Reports in Clinical Medicine </w:t>
      </w:r>
      <w:r w:rsidRPr="00F55CA4">
        <w:t>2016: 5(03): 101.</w:t>
      </w:r>
    </w:p>
    <w:p w14:paraId="5174B04E" w14:textId="77777777" w:rsidR="00F55CA4" w:rsidRPr="00F55CA4" w:rsidRDefault="00F55CA4" w:rsidP="00F55CA4">
      <w:pPr>
        <w:pStyle w:val="EndNoteBibliography"/>
        <w:spacing w:after="0"/>
      </w:pPr>
      <w:r w:rsidRPr="00F55CA4">
        <w:t>5.</w:t>
      </w:r>
      <w:r w:rsidRPr="00F55CA4">
        <w:tab/>
        <w:t xml:space="preserve">Youssef AL, Alami B, Sahnoun F, Boubbou M, Kamaoui I, Maâroufi M, Houssaini NS, Amara B, Tizniti S. Lymphangioleiomyomatosis: An unusual age of diagnosis with literature review. </w:t>
      </w:r>
      <w:r w:rsidRPr="00F55CA4">
        <w:rPr>
          <w:i/>
        </w:rPr>
        <w:t xml:space="preserve">International Journal of Diagnostic Imaging </w:t>
      </w:r>
      <w:r w:rsidRPr="00F55CA4">
        <w:t>2014: 1(1): 17.</w:t>
      </w:r>
    </w:p>
    <w:p w14:paraId="03105620" w14:textId="77777777" w:rsidR="00F55CA4" w:rsidRPr="00F55CA4" w:rsidRDefault="00F55CA4" w:rsidP="00F55CA4">
      <w:pPr>
        <w:pStyle w:val="EndNoteBibliography"/>
        <w:spacing w:after="0"/>
      </w:pPr>
      <w:r w:rsidRPr="00F55CA4">
        <w:t>6.</w:t>
      </w:r>
      <w:r w:rsidRPr="00F55CA4">
        <w:tab/>
        <w:t xml:space="preserve">Soler-Ferrer C, Gómez-Lozano A, Clemente-Andrés C, De Cendra-Morera E, Custal-Teixidor M, Colomer-Pairés J. Lymphangioleiomyomatosis in a post-menopausal women. </w:t>
      </w:r>
      <w:r w:rsidRPr="00F55CA4">
        <w:rPr>
          <w:i/>
        </w:rPr>
        <w:t xml:space="preserve">Archivos de Bronconeumología ((English Edition)) </w:t>
      </w:r>
      <w:r w:rsidRPr="00F55CA4">
        <w:t>2010: 46(3): 148-150.</w:t>
      </w:r>
    </w:p>
    <w:p w14:paraId="4F29A563" w14:textId="77777777" w:rsidR="00F55CA4" w:rsidRPr="00F55CA4" w:rsidRDefault="00F55CA4" w:rsidP="00F55CA4">
      <w:pPr>
        <w:pStyle w:val="EndNoteBibliography"/>
        <w:spacing w:after="0"/>
      </w:pPr>
      <w:r w:rsidRPr="00F55CA4">
        <w:t>7.</w:t>
      </w:r>
      <w:r w:rsidRPr="00F55CA4">
        <w:tab/>
        <w:t xml:space="preserve">Taylor JR, Ryu J, Colby TV, Raffin TA. Lymphangioleiomyomatosis. </w:t>
      </w:r>
      <w:r w:rsidRPr="00F55CA4">
        <w:rPr>
          <w:i/>
        </w:rPr>
        <w:t xml:space="preserve">New England Journal of Medicine </w:t>
      </w:r>
      <w:r w:rsidRPr="00F55CA4">
        <w:t>1990: 323(18): 1254-1260.</w:t>
      </w:r>
    </w:p>
    <w:p w14:paraId="3E206946" w14:textId="77777777" w:rsidR="00F55CA4" w:rsidRPr="00F55CA4" w:rsidRDefault="00F55CA4" w:rsidP="00F55CA4">
      <w:pPr>
        <w:pStyle w:val="EndNoteBibliography"/>
        <w:spacing w:after="0"/>
      </w:pPr>
      <w:r w:rsidRPr="00F55CA4">
        <w:t>8.</w:t>
      </w:r>
      <w:r w:rsidRPr="00F55CA4">
        <w:tab/>
        <w:t xml:space="preserve">Kalassian KG, Doyle R, Kao P, Ruoss S, Raffin TA. Lymphangioleiomyomatosis: new insights. </w:t>
      </w:r>
      <w:r w:rsidRPr="00F55CA4">
        <w:rPr>
          <w:i/>
        </w:rPr>
        <w:t xml:space="preserve">Am J Resp Crit Care </w:t>
      </w:r>
      <w:r w:rsidRPr="00F55CA4">
        <w:t>1997: 155(4): 1183-1186.</w:t>
      </w:r>
    </w:p>
    <w:p w14:paraId="2ED88A5A" w14:textId="77777777" w:rsidR="00F55CA4" w:rsidRPr="00F55CA4" w:rsidRDefault="00F55CA4" w:rsidP="00F55CA4">
      <w:pPr>
        <w:pStyle w:val="EndNoteBibliography"/>
        <w:spacing w:after="0"/>
      </w:pPr>
      <w:r w:rsidRPr="00F55CA4">
        <w:t>9.</w:t>
      </w:r>
      <w:r w:rsidRPr="00F55CA4">
        <w:tab/>
        <w:t xml:space="preserve">Giannikou K, Malinowska IA, Pugh TJ, Yan R, Tseng Y-Y, Oh C, Kim J, Tyburczy ME, Chekaluk Y, Liu Y. Whole exome sequencing identifies TSC1/TSC2 biallelic loss as the primary and sufficient driver event for renal angiomyolipoma development. </w:t>
      </w:r>
      <w:r w:rsidRPr="00F55CA4">
        <w:rPr>
          <w:i/>
        </w:rPr>
        <w:t xml:space="preserve">PLoS genetics </w:t>
      </w:r>
      <w:r w:rsidRPr="00F55CA4">
        <w:t>2016: 12(8): e1006242.</w:t>
      </w:r>
    </w:p>
    <w:p w14:paraId="7F1B0D48" w14:textId="77777777" w:rsidR="00F55CA4" w:rsidRPr="00F55CA4" w:rsidRDefault="00F55CA4" w:rsidP="00F55CA4">
      <w:pPr>
        <w:pStyle w:val="EndNoteBibliography"/>
        <w:spacing w:after="0"/>
      </w:pPr>
      <w:r w:rsidRPr="00F55CA4">
        <w:t>10.</w:t>
      </w:r>
      <w:r w:rsidRPr="00F55CA4">
        <w:tab/>
        <w:t xml:space="preserve">Carsillo T, Astrinidis A, Henske EP. Mutations in the tuberous sclerosis complex gene TSC2 are a cause of sporadic pulmonary lymphangioleiomyomatosis. </w:t>
      </w:r>
      <w:r w:rsidRPr="00F55CA4">
        <w:rPr>
          <w:i/>
        </w:rPr>
        <w:t xml:space="preserve">Proceedings of the National Academy of Sciences </w:t>
      </w:r>
      <w:r w:rsidRPr="00F55CA4">
        <w:t>2000: 97(11): 6085-6090.</w:t>
      </w:r>
    </w:p>
    <w:p w14:paraId="4925600B" w14:textId="77777777" w:rsidR="00F55CA4" w:rsidRPr="00F55CA4" w:rsidRDefault="00F55CA4" w:rsidP="00F55CA4">
      <w:pPr>
        <w:pStyle w:val="EndNoteBibliography"/>
        <w:spacing w:after="0"/>
      </w:pPr>
      <w:r w:rsidRPr="00F55CA4">
        <w:t>11.</w:t>
      </w:r>
      <w:r w:rsidRPr="00F55CA4">
        <w:tab/>
        <w:t xml:space="preserve">Moss J, Avila NA, Barnes PM, Litzenberger RA, Bechtle J, Brooks PG, Hedin CJ, Hunsberger S, Kristof AS. Prevalence and clinical characteristics of lymphangioleiomyomatosis (LAM) in patients with tuberous sclerosis complex. </w:t>
      </w:r>
      <w:r w:rsidRPr="00F55CA4">
        <w:rPr>
          <w:i/>
        </w:rPr>
        <w:t xml:space="preserve">Am J Resp Crit Care </w:t>
      </w:r>
      <w:r w:rsidRPr="00F55CA4">
        <w:t>2001: 164(4): 669-671.</w:t>
      </w:r>
    </w:p>
    <w:p w14:paraId="3C2D2A4B" w14:textId="77777777" w:rsidR="00F55CA4" w:rsidRPr="00F55CA4" w:rsidRDefault="00F55CA4" w:rsidP="00F55CA4">
      <w:pPr>
        <w:pStyle w:val="EndNoteBibliography"/>
        <w:spacing w:after="0"/>
      </w:pPr>
      <w:r w:rsidRPr="00F55CA4">
        <w:t>12.</w:t>
      </w:r>
      <w:r w:rsidRPr="00F55CA4">
        <w:tab/>
        <w:t xml:space="preserve">Regan EA, Hokanson JE, Murphy JR, Make B, Lynch DA, Beaty TH, Curran-Everett D, Silverman EK, Crapo JD. Genetic epidemiology of COPD (COPDGene) study design. </w:t>
      </w:r>
      <w:r w:rsidRPr="00F55CA4">
        <w:rPr>
          <w:i/>
        </w:rPr>
        <w:t xml:space="preserve">COPD: Journal of Chronic Obstructive Pulmonary Disease </w:t>
      </w:r>
      <w:r w:rsidRPr="00F55CA4">
        <w:t>2011: 7(1): 32-43.</w:t>
      </w:r>
    </w:p>
    <w:p w14:paraId="2FC7FF01" w14:textId="77777777" w:rsidR="00F55CA4" w:rsidRPr="00F55CA4" w:rsidRDefault="00F55CA4" w:rsidP="00F55CA4">
      <w:pPr>
        <w:pStyle w:val="EndNoteBibliography"/>
        <w:spacing w:after="0"/>
      </w:pPr>
      <w:r w:rsidRPr="00F55CA4">
        <w:t>13.</w:t>
      </w:r>
      <w:r w:rsidRPr="00F55CA4">
        <w:tab/>
        <w:t xml:space="preserve">Purcell S, Neale B, Todd-Brown K, Thomas L, Ferreira MA, Bender D, Maller J, Sklar P, De Bakker PI, Daly MJ. PLINK: a tool set for whole-genome association and population-based linkage analyses. </w:t>
      </w:r>
      <w:r w:rsidRPr="00F55CA4">
        <w:rPr>
          <w:i/>
        </w:rPr>
        <w:t xml:space="preserve">The American Journal of Human Genetics </w:t>
      </w:r>
      <w:r w:rsidRPr="00F55CA4">
        <w:t>2007: 81(3): 559-575.</w:t>
      </w:r>
    </w:p>
    <w:p w14:paraId="48853A28" w14:textId="77777777" w:rsidR="00F55CA4" w:rsidRPr="00F55CA4" w:rsidRDefault="00F55CA4" w:rsidP="00F55CA4">
      <w:pPr>
        <w:pStyle w:val="EndNoteBibliography"/>
        <w:spacing w:after="0"/>
      </w:pPr>
      <w:r w:rsidRPr="00F55CA4">
        <w:t>14.</w:t>
      </w:r>
      <w:r w:rsidRPr="00F55CA4">
        <w:tab/>
        <w:t>Song YE, Lee S, Park K, Elston RC, Yang H-J, Won S. ONETOOL for the analysis of family-</w:t>
      </w:r>
      <w:r w:rsidRPr="00F55CA4">
        <w:lastRenderedPageBreak/>
        <w:t xml:space="preserve">based big data. </w:t>
      </w:r>
      <w:r w:rsidRPr="00F55CA4">
        <w:rPr>
          <w:i/>
        </w:rPr>
        <w:t xml:space="preserve">Bioinformatics </w:t>
      </w:r>
      <w:r w:rsidRPr="00F55CA4">
        <w:t>2018: 1: 3.</w:t>
      </w:r>
    </w:p>
    <w:p w14:paraId="0CE69056" w14:textId="77777777" w:rsidR="00F55CA4" w:rsidRPr="00F55CA4" w:rsidRDefault="00F55CA4" w:rsidP="00F55CA4">
      <w:pPr>
        <w:pStyle w:val="EndNoteBibliography"/>
        <w:spacing w:after="0"/>
      </w:pPr>
      <w:r w:rsidRPr="00F55CA4">
        <w:t>15.</w:t>
      </w:r>
      <w:r w:rsidRPr="00F55CA4">
        <w:tab/>
        <w:t xml:space="preserve">Wigginton JE, Cutler DJ, Abecasis GR. A note on exact tests of Hardy-Weinberg equilibrium. </w:t>
      </w:r>
      <w:r w:rsidRPr="00F55CA4">
        <w:rPr>
          <w:i/>
        </w:rPr>
        <w:t xml:space="preserve">The American Journal of Human Genetics </w:t>
      </w:r>
      <w:r w:rsidRPr="00F55CA4">
        <w:t>2005: 76(5): 887-893.</w:t>
      </w:r>
    </w:p>
    <w:p w14:paraId="093CF073" w14:textId="77777777" w:rsidR="00F55CA4" w:rsidRPr="00F55CA4" w:rsidRDefault="00F55CA4" w:rsidP="00F55CA4">
      <w:pPr>
        <w:pStyle w:val="EndNoteBibliography"/>
        <w:spacing w:after="0"/>
      </w:pPr>
      <w:r w:rsidRPr="00F55CA4">
        <w:t>16.</w:t>
      </w:r>
      <w:r w:rsidRPr="00F55CA4">
        <w:tab/>
        <w:t xml:space="preserve">Raymond M, Rousset F. An exact test for population differentiation. </w:t>
      </w:r>
      <w:r w:rsidRPr="00F55CA4">
        <w:rPr>
          <w:i/>
        </w:rPr>
        <w:t xml:space="preserve">Evolution </w:t>
      </w:r>
      <w:r w:rsidRPr="00F55CA4">
        <w:t>1995: 49(6): 1280-1283.</w:t>
      </w:r>
    </w:p>
    <w:p w14:paraId="0C1D28D4" w14:textId="77777777" w:rsidR="00F55CA4" w:rsidRPr="00F55CA4" w:rsidRDefault="00F55CA4" w:rsidP="00F55CA4">
      <w:pPr>
        <w:pStyle w:val="EndNoteBibliography"/>
        <w:spacing w:after="0"/>
      </w:pPr>
      <w:r w:rsidRPr="00F55CA4">
        <w:t>17.</w:t>
      </w:r>
      <w:r w:rsidRPr="00F55CA4">
        <w:tab/>
        <w:t xml:space="preserve">Price AL, Patterson NJ, Plenge RM, Weinblatt ME, Shadick NA, Reich D. Principal components analysis corrects for stratification in genome-wide association studies. </w:t>
      </w:r>
      <w:r w:rsidRPr="00F55CA4">
        <w:rPr>
          <w:i/>
        </w:rPr>
        <w:t xml:space="preserve">Nature genetics </w:t>
      </w:r>
      <w:r w:rsidRPr="00F55CA4">
        <w:t>2006: 38(8): 904.</w:t>
      </w:r>
    </w:p>
    <w:p w14:paraId="7278ADB3" w14:textId="77777777" w:rsidR="00F55CA4" w:rsidRPr="00F55CA4" w:rsidRDefault="00F55CA4" w:rsidP="00F55CA4">
      <w:pPr>
        <w:pStyle w:val="EndNoteBibliography"/>
        <w:spacing w:after="0"/>
      </w:pPr>
      <w:r w:rsidRPr="00F55CA4">
        <w:t>18.</w:t>
      </w:r>
      <w:r w:rsidRPr="00F55CA4">
        <w:tab/>
        <w:t xml:space="preserve">Bild DE, Bluemke DA, Burke GL, Detrano R, Diez Roux AV, Folsom AR, Greenland P, JacobsJr DR, Kronmal R, Liu K. Multi-ethnic study of atherosclerosis: objectives and design. </w:t>
      </w:r>
      <w:r w:rsidRPr="00F55CA4">
        <w:rPr>
          <w:i/>
        </w:rPr>
        <w:t xml:space="preserve">American journal of epidemiology </w:t>
      </w:r>
      <w:r w:rsidRPr="00F55CA4">
        <w:t>2002: 156(9): 871-881.</w:t>
      </w:r>
    </w:p>
    <w:p w14:paraId="2E96AA72" w14:textId="77777777" w:rsidR="00F55CA4" w:rsidRPr="00F55CA4" w:rsidRDefault="00F55CA4" w:rsidP="00F55CA4">
      <w:pPr>
        <w:pStyle w:val="EndNoteBibliography"/>
        <w:spacing w:after="0"/>
      </w:pPr>
      <w:r w:rsidRPr="00F55CA4">
        <w:t>19.</w:t>
      </w:r>
      <w:r w:rsidRPr="00F55CA4">
        <w:tab/>
        <w:t xml:space="preserve">Sudlow C, Gallacher J, Allen N, Beral V, Burton P, Danesh J, Downey P, Elliott P, Green J, Landray M. UK biobank: an open access resource for identifying the causes of a wide range of complex diseases of middle and old age. </w:t>
      </w:r>
      <w:r w:rsidRPr="00F55CA4">
        <w:rPr>
          <w:i/>
        </w:rPr>
        <w:t xml:space="preserve">PLoS medicine </w:t>
      </w:r>
      <w:r w:rsidRPr="00F55CA4">
        <w:t>2015: 12(3): e1001779.</w:t>
      </w:r>
    </w:p>
    <w:p w14:paraId="07A35150" w14:textId="77777777" w:rsidR="00F55CA4" w:rsidRPr="00F55CA4" w:rsidRDefault="00F55CA4" w:rsidP="00F55CA4">
      <w:pPr>
        <w:pStyle w:val="EndNoteBibliography"/>
        <w:spacing w:after="0"/>
      </w:pPr>
      <w:r w:rsidRPr="00F55CA4">
        <w:t>20.</w:t>
      </w:r>
      <w:r w:rsidRPr="00F55CA4">
        <w:tab/>
        <w:t xml:space="preserve">Consortium GP. An integrated map of genetic variation from 1,092 human genomes. </w:t>
      </w:r>
      <w:r w:rsidRPr="00F55CA4">
        <w:rPr>
          <w:i/>
        </w:rPr>
        <w:t xml:space="preserve">Nature </w:t>
      </w:r>
      <w:r w:rsidRPr="00F55CA4">
        <w:t>2012: 491(7422): 56.</w:t>
      </w:r>
    </w:p>
    <w:p w14:paraId="24623E7A" w14:textId="77777777" w:rsidR="00F55CA4" w:rsidRPr="00F55CA4" w:rsidRDefault="00F55CA4" w:rsidP="00F55CA4">
      <w:pPr>
        <w:pStyle w:val="EndNoteBibliography"/>
        <w:spacing w:after="0"/>
      </w:pPr>
      <w:r w:rsidRPr="00F55CA4">
        <w:t>21.</w:t>
      </w:r>
      <w:r w:rsidRPr="00F55CA4">
        <w:tab/>
        <w:t>Sekhon JS. Multivariate and propensity score matching software with automated balance optimization: the matching package for R. 2011.</w:t>
      </w:r>
    </w:p>
    <w:p w14:paraId="6E7F6843" w14:textId="77777777" w:rsidR="00F55CA4" w:rsidRPr="00F55CA4" w:rsidRDefault="00F55CA4" w:rsidP="00F55CA4">
      <w:pPr>
        <w:pStyle w:val="EndNoteBibliography"/>
        <w:spacing w:after="0"/>
      </w:pPr>
      <w:r w:rsidRPr="00F55CA4">
        <w:t>22.</w:t>
      </w:r>
      <w:r w:rsidRPr="00F55CA4">
        <w:tab/>
        <w:t xml:space="preserve">Therneau TM, Lumley T. Package ‘survival’. </w:t>
      </w:r>
      <w:r w:rsidRPr="00F55CA4">
        <w:rPr>
          <w:i/>
        </w:rPr>
        <w:t xml:space="preserve">R package version </w:t>
      </w:r>
      <w:r w:rsidRPr="00F55CA4">
        <w:t>2017: 2.41-43.</w:t>
      </w:r>
    </w:p>
    <w:p w14:paraId="0479FE80" w14:textId="77777777" w:rsidR="00F55CA4" w:rsidRPr="00F55CA4" w:rsidRDefault="00F55CA4" w:rsidP="00F55CA4">
      <w:pPr>
        <w:pStyle w:val="EndNoteBibliography"/>
        <w:spacing w:after="0"/>
      </w:pPr>
      <w:r w:rsidRPr="00F55CA4">
        <w:t>23.</w:t>
      </w:r>
      <w:r w:rsidRPr="00F55CA4">
        <w:tab/>
        <w:t xml:space="preserve">Lee S, Emond MJ, Bamshad MJ, Barnes KC, Rieder MJ, Nickerson DA, Team ELP, Christiani DC, Wurfel MM, Lin X. Optimal unified approach for rare-variant association testing with application to small-sample case-control whole-exome sequencing studies. </w:t>
      </w:r>
      <w:r w:rsidRPr="00F55CA4">
        <w:rPr>
          <w:i/>
        </w:rPr>
        <w:t xml:space="preserve">The American Journal of Human Genetics </w:t>
      </w:r>
      <w:r w:rsidRPr="00F55CA4">
        <w:t>2012: 91(2): 224-237.</w:t>
      </w:r>
    </w:p>
    <w:p w14:paraId="2B09F68A" w14:textId="77777777" w:rsidR="00F55CA4" w:rsidRPr="00F55CA4" w:rsidRDefault="00F55CA4" w:rsidP="00F55CA4">
      <w:pPr>
        <w:pStyle w:val="EndNoteBibliography"/>
        <w:spacing w:after="0"/>
      </w:pPr>
      <w:r w:rsidRPr="00F55CA4">
        <w:t>24.</w:t>
      </w:r>
      <w:r w:rsidRPr="00F55CA4">
        <w:tab/>
        <w:t xml:space="preserve">Consortium HR. A reference panel of 64,976 haplotypes for genotype imputation. </w:t>
      </w:r>
      <w:r w:rsidRPr="00F55CA4">
        <w:rPr>
          <w:i/>
        </w:rPr>
        <w:t xml:space="preserve">Nature genetics </w:t>
      </w:r>
      <w:r w:rsidRPr="00F55CA4">
        <w:t>2016: 48(10): 1279-1283.</w:t>
      </w:r>
    </w:p>
    <w:p w14:paraId="2A0F1B32" w14:textId="77777777" w:rsidR="00F55CA4" w:rsidRPr="00F55CA4" w:rsidRDefault="00F55CA4" w:rsidP="00F55CA4">
      <w:pPr>
        <w:pStyle w:val="EndNoteBibliography"/>
        <w:spacing w:after="0"/>
      </w:pPr>
      <w:r w:rsidRPr="00F55CA4">
        <w:t>25.</w:t>
      </w:r>
      <w:r w:rsidRPr="00F55CA4">
        <w:tab/>
        <w:t xml:space="preserve">Loh P-R, Danecek P, Palamara PF, Fuchsberger C, Reshef YA, Finucane HK, Schoenherr S, Forer L, McCarthy S, Abecasis GR. Reference-based phasing using the Haplotype Reference Consortium panel. </w:t>
      </w:r>
      <w:r w:rsidRPr="00F55CA4">
        <w:rPr>
          <w:i/>
        </w:rPr>
        <w:t xml:space="preserve">Nature genetics </w:t>
      </w:r>
      <w:r w:rsidRPr="00F55CA4">
        <w:t>2016: 48(11): 1443.</w:t>
      </w:r>
    </w:p>
    <w:p w14:paraId="43DF95FD" w14:textId="77777777" w:rsidR="00F55CA4" w:rsidRPr="00F55CA4" w:rsidRDefault="00F55CA4" w:rsidP="00F55CA4">
      <w:pPr>
        <w:pStyle w:val="EndNoteBibliography"/>
        <w:spacing w:after="0"/>
      </w:pPr>
      <w:r w:rsidRPr="00F55CA4">
        <w:t>26.</w:t>
      </w:r>
      <w:r w:rsidRPr="00F55CA4">
        <w:tab/>
        <w:t xml:space="preserve">Durbin R. Efficient haplotype matching and storage using the positional Burrows–Wheeler transform (PBWT). </w:t>
      </w:r>
      <w:r w:rsidRPr="00F55CA4">
        <w:rPr>
          <w:i/>
        </w:rPr>
        <w:t xml:space="preserve">Bioinformatics </w:t>
      </w:r>
      <w:r w:rsidRPr="00F55CA4">
        <w:t>2014: 30(9): 1266-1272.</w:t>
      </w:r>
    </w:p>
    <w:p w14:paraId="323D1622" w14:textId="77777777" w:rsidR="00F55CA4" w:rsidRPr="00F55CA4" w:rsidRDefault="00F55CA4" w:rsidP="00F55CA4">
      <w:pPr>
        <w:pStyle w:val="EndNoteBibliography"/>
        <w:spacing w:after="0"/>
      </w:pPr>
      <w:r w:rsidRPr="00F55CA4">
        <w:t>27.</w:t>
      </w:r>
      <w:r w:rsidRPr="00F55CA4">
        <w:tab/>
        <w:t xml:space="preserve">Marchini J, Howie B. Genotype imputation for genome-wide association studies. </w:t>
      </w:r>
      <w:r w:rsidRPr="00F55CA4">
        <w:rPr>
          <w:i/>
        </w:rPr>
        <w:t xml:space="preserve">Nature reviews Genetics </w:t>
      </w:r>
      <w:r w:rsidRPr="00F55CA4">
        <w:t>2010: 11(7): 499.</w:t>
      </w:r>
    </w:p>
    <w:p w14:paraId="126B8BDD" w14:textId="77777777" w:rsidR="00F55CA4" w:rsidRPr="00F55CA4" w:rsidRDefault="00F55CA4" w:rsidP="00F55CA4">
      <w:pPr>
        <w:pStyle w:val="EndNoteBibliography"/>
        <w:spacing w:after="0"/>
      </w:pPr>
      <w:r w:rsidRPr="00F55CA4">
        <w:t>28.</w:t>
      </w:r>
      <w:r w:rsidRPr="00F55CA4">
        <w:tab/>
        <w:t xml:space="preserve">Farh KK-H, Marson A, Zhu J, Kleinewietfeld M, Housley WJ, Beik S, Shoresh N, Whitton H, Ryan RJ, Shishkin AA. Genetic and epigenetic fine mapping of causal autoimmune disease variants. </w:t>
      </w:r>
      <w:r w:rsidRPr="00F55CA4">
        <w:rPr>
          <w:i/>
        </w:rPr>
        <w:t xml:space="preserve">Nature </w:t>
      </w:r>
      <w:r w:rsidRPr="00F55CA4">
        <w:t>2015: 518(7539): 337-343.</w:t>
      </w:r>
    </w:p>
    <w:p w14:paraId="59E9AEBE" w14:textId="77777777" w:rsidR="00F55CA4" w:rsidRPr="00F55CA4" w:rsidRDefault="00F55CA4" w:rsidP="00F55CA4">
      <w:pPr>
        <w:pStyle w:val="EndNoteBibliography"/>
        <w:spacing w:after="0"/>
      </w:pPr>
      <w:r w:rsidRPr="00F55CA4">
        <w:t>29.</w:t>
      </w:r>
      <w:r w:rsidRPr="00F55CA4">
        <w:tab/>
        <w:t xml:space="preserve">Dixon JR, Selvaraj S, Yue F, Kim A, Li Y, Shen Y, Hu M, Liu JS, Ren B. Topological domains in mammalian genomes identified by analysis of chromatin interactions. </w:t>
      </w:r>
      <w:r w:rsidRPr="00F55CA4">
        <w:rPr>
          <w:i/>
        </w:rPr>
        <w:t xml:space="preserve">Nature </w:t>
      </w:r>
      <w:r w:rsidRPr="00F55CA4">
        <w:t>2012: 485(7398): 376-380.</w:t>
      </w:r>
    </w:p>
    <w:p w14:paraId="7ED2418C" w14:textId="77777777" w:rsidR="00F55CA4" w:rsidRPr="00F55CA4" w:rsidRDefault="00F55CA4" w:rsidP="00F55CA4">
      <w:pPr>
        <w:pStyle w:val="EndNoteBibliography"/>
        <w:spacing w:after="0"/>
      </w:pPr>
      <w:r w:rsidRPr="00F55CA4">
        <w:t>30.</w:t>
      </w:r>
      <w:r w:rsidRPr="00F55CA4">
        <w:tab/>
        <w:t xml:space="preserve">Kim D, Pertea G, Trapnell C, Pimentel H, Kelley R, Salzberg SL. TopHat2: accurate alignment </w:t>
      </w:r>
      <w:r w:rsidRPr="00F55CA4">
        <w:lastRenderedPageBreak/>
        <w:t xml:space="preserve">of transcriptomes in the presence of insertions, deletions and gene fusions. </w:t>
      </w:r>
      <w:r w:rsidRPr="00F55CA4">
        <w:rPr>
          <w:i/>
        </w:rPr>
        <w:t xml:space="preserve">Genome biology </w:t>
      </w:r>
      <w:r w:rsidRPr="00F55CA4">
        <w:t>2013: 14(4): R36.</w:t>
      </w:r>
    </w:p>
    <w:p w14:paraId="2CB6C29C" w14:textId="77777777" w:rsidR="00F55CA4" w:rsidRPr="00F55CA4" w:rsidRDefault="00F55CA4" w:rsidP="00F55CA4">
      <w:pPr>
        <w:pStyle w:val="EndNoteBibliography"/>
        <w:spacing w:after="0"/>
      </w:pPr>
      <w:r w:rsidRPr="00F55CA4">
        <w:t>31.</w:t>
      </w:r>
      <w:r w:rsidRPr="00F55CA4">
        <w:tab/>
        <w:t xml:space="preserve">Li B, Dewey CN. RSEM: accurate transcript quantification from RNA-Seq data with or without a reference genome. </w:t>
      </w:r>
      <w:r w:rsidRPr="00F55CA4">
        <w:rPr>
          <w:i/>
        </w:rPr>
        <w:t xml:space="preserve">BMC bioinformatics </w:t>
      </w:r>
      <w:r w:rsidRPr="00F55CA4">
        <w:t>2011: 12(1): 323.</w:t>
      </w:r>
    </w:p>
    <w:p w14:paraId="1B3F7E10" w14:textId="77777777" w:rsidR="00F55CA4" w:rsidRPr="00F55CA4" w:rsidRDefault="00F55CA4" w:rsidP="00F55CA4">
      <w:pPr>
        <w:pStyle w:val="EndNoteBibliography"/>
        <w:spacing w:after="0"/>
      </w:pPr>
      <w:r w:rsidRPr="00F55CA4">
        <w:t>32.</w:t>
      </w:r>
      <w:r w:rsidRPr="00F55CA4">
        <w:tab/>
        <w:t xml:space="preserve">Network CGAR. Comprehensive genomic characterization defines human glioblastoma genes and core pathways. </w:t>
      </w:r>
      <w:r w:rsidRPr="00F55CA4">
        <w:rPr>
          <w:i/>
        </w:rPr>
        <w:t xml:space="preserve">Nature </w:t>
      </w:r>
      <w:r w:rsidRPr="00F55CA4">
        <w:t>2008: 455(7216): 1061.</w:t>
      </w:r>
    </w:p>
    <w:p w14:paraId="697FFFF2" w14:textId="77777777" w:rsidR="00F55CA4" w:rsidRPr="00F55CA4" w:rsidRDefault="00F55CA4" w:rsidP="00F55CA4">
      <w:pPr>
        <w:pStyle w:val="EndNoteBibliography"/>
        <w:spacing w:after="0"/>
      </w:pPr>
      <w:r w:rsidRPr="00F55CA4">
        <w:t>33.</w:t>
      </w:r>
      <w:r w:rsidRPr="00F55CA4">
        <w:tab/>
        <w:t xml:space="preserve">Lonsdale J, Thomas J, Salvatore M, Phillips R, Lo E, Shad S, Hasz R, Walters G, Garcia F, Young N. The genotype-tissue expression (GTEx) project. </w:t>
      </w:r>
      <w:r w:rsidRPr="00F55CA4">
        <w:rPr>
          <w:i/>
        </w:rPr>
        <w:t xml:space="preserve">Nature genetics </w:t>
      </w:r>
      <w:r w:rsidRPr="00F55CA4">
        <w:t>2013: 45(6): 580-585.</w:t>
      </w:r>
    </w:p>
    <w:p w14:paraId="3AFF2E1D" w14:textId="77777777" w:rsidR="00F55CA4" w:rsidRPr="00F55CA4" w:rsidRDefault="00F55CA4" w:rsidP="00F55CA4">
      <w:pPr>
        <w:pStyle w:val="EndNoteBibliography"/>
        <w:spacing w:after="0"/>
      </w:pPr>
      <w:r w:rsidRPr="00F55CA4">
        <w:t>34.</w:t>
      </w:r>
      <w:r w:rsidRPr="00F55CA4">
        <w:tab/>
        <w:t xml:space="preserve">Ongen H, Buil A, Brown AA, Dermitzakis ET, Delaneau O. Fast and efficient QTL mapper for thousands of molecular phenotypes. </w:t>
      </w:r>
      <w:r w:rsidRPr="00F55CA4">
        <w:rPr>
          <w:i/>
        </w:rPr>
        <w:t xml:space="preserve">Bioinformatics </w:t>
      </w:r>
      <w:r w:rsidRPr="00F55CA4">
        <w:t>2015: 32(10): 1479-1485.</w:t>
      </w:r>
    </w:p>
    <w:p w14:paraId="1BBBA2A2" w14:textId="77777777" w:rsidR="00F55CA4" w:rsidRPr="00F55CA4" w:rsidRDefault="00F55CA4" w:rsidP="00F55CA4">
      <w:pPr>
        <w:pStyle w:val="EndNoteBibliography"/>
        <w:spacing w:after="0"/>
      </w:pPr>
      <w:r w:rsidRPr="00F55CA4">
        <w:t>35.</w:t>
      </w:r>
      <w:r w:rsidRPr="00F55CA4">
        <w:tab/>
        <w:t xml:space="preserve">Stegle O, Parts L, Durbin R, Winn J. A Bayesian framework to account for complex non-genetic factors in gene expression levels greatly increases power in eQTL studies. </w:t>
      </w:r>
      <w:r w:rsidRPr="00F55CA4">
        <w:rPr>
          <w:i/>
        </w:rPr>
        <w:t xml:space="preserve">PLoS computational biology </w:t>
      </w:r>
      <w:r w:rsidRPr="00F55CA4">
        <w:t>2010: 6(5): e1000770.</w:t>
      </w:r>
    </w:p>
    <w:p w14:paraId="17BD4DBF" w14:textId="77777777" w:rsidR="00F55CA4" w:rsidRPr="00F55CA4" w:rsidRDefault="00F55CA4" w:rsidP="00F55CA4">
      <w:pPr>
        <w:pStyle w:val="EndNoteBibliography"/>
        <w:spacing w:after="0"/>
      </w:pPr>
      <w:r w:rsidRPr="00F55CA4">
        <w:t>36.</w:t>
      </w:r>
      <w:r w:rsidRPr="00F55CA4">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F55CA4">
        <w:rPr>
          <w:i/>
        </w:rPr>
        <w:t xml:space="preserve">Oncotarget </w:t>
      </w:r>
      <w:r w:rsidRPr="00F55CA4">
        <w:t>2017: 8(56): 95516.</w:t>
      </w:r>
    </w:p>
    <w:p w14:paraId="2CB9BBE3" w14:textId="77777777" w:rsidR="00F55CA4" w:rsidRPr="00F55CA4" w:rsidRDefault="00F55CA4" w:rsidP="00F55CA4">
      <w:pPr>
        <w:pStyle w:val="EndNoteBibliography"/>
        <w:spacing w:after="0"/>
      </w:pPr>
      <w:r w:rsidRPr="00F55CA4">
        <w:t>37.</w:t>
      </w:r>
      <w:r w:rsidRPr="00F55CA4">
        <w:tab/>
        <w:t xml:space="preserve">MacArthur J, Bowler E, Cerezo M, Gil L, Hall P, Hastings E, Junkins H, McMahon A, Milano A, Morales J. The new NHGRI-EBI Catalog of published genome-wide association studies (GWAS Catalog). </w:t>
      </w:r>
      <w:r w:rsidRPr="00F55CA4">
        <w:rPr>
          <w:i/>
        </w:rPr>
        <w:t xml:space="preserve">Nucleic acids research </w:t>
      </w:r>
      <w:r w:rsidRPr="00F55CA4">
        <w:t>2016: 45(D1): D896-D901.</w:t>
      </w:r>
    </w:p>
    <w:p w14:paraId="2D3331D8" w14:textId="77777777" w:rsidR="00F55CA4" w:rsidRPr="00F55CA4" w:rsidRDefault="00F55CA4" w:rsidP="00F55CA4">
      <w:pPr>
        <w:pStyle w:val="EndNoteBibliography"/>
        <w:spacing w:after="0"/>
      </w:pPr>
      <w:r w:rsidRPr="00F55CA4">
        <w:t>38.</w:t>
      </w:r>
      <w:r w:rsidRPr="00F55CA4">
        <w:tab/>
        <w:t xml:space="preserve">Barrett JC, Fry B, Maller J, Daly MJ. Haploview: analysis and visualization of LD and haplotype maps. </w:t>
      </w:r>
      <w:r w:rsidRPr="00F55CA4">
        <w:rPr>
          <w:i/>
        </w:rPr>
        <w:t xml:space="preserve">Bioinformatics </w:t>
      </w:r>
      <w:r w:rsidRPr="00F55CA4">
        <w:t>2004: 21(2): 263-265.</w:t>
      </w:r>
    </w:p>
    <w:p w14:paraId="5AAA98EC" w14:textId="77777777" w:rsidR="00F55CA4" w:rsidRPr="00F55CA4" w:rsidRDefault="00F55CA4" w:rsidP="00F55CA4">
      <w:pPr>
        <w:pStyle w:val="EndNoteBibliography"/>
        <w:spacing w:after="0"/>
      </w:pPr>
      <w:r w:rsidRPr="00F55CA4">
        <w:t>39.</w:t>
      </w:r>
      <w:r w:rsidRPr="00F55CA4">
        <w:tab/>
        <w:t xml:space="preserve">Poirier JG, Faye LL, Dimitromanolakis A, Paterson AD, Sun L, Bull SB. Resampling to Address the Winner's Curse in Genetic Association Analysis of Time to Event. </w:t>
      </w:r>
      <w:r w:rsidRPr="00F55CA4">
        <w:rPr>
          <w:i/>
        </w:rPr>
        <w:t xml:space="preserve">Genetic epidemiology </w:t>
      </w:r>
      <w:r w:rsidRPr="00F55CA4">
        <w:t>2015: 39(7): 518-528.</w:t>
      </w:r>
    </w:p>
    <w:p w14:paraId="3802AF69" w14:textId="77777777" w:rsidR="00F55CA4" w:rsidRPr="00F55CA4" w:rsidRDefault="00F55CA4" w:rsidP="00F55CA4">
      <w:pPr>
        <w:pStyle w:val="EndNoteBibliography"/>
        <w:spacing w:after="0"/>
      </w:pPr>
      <w:r w:rsidRPr="00F55CA4">
        <w:t>40.</w:t>
      </w:r>
      <w:r w:rsidRPr="00F55CA4">
        <w:tab/>
        <w:t xml:space="preserve">Grubert F, Zaugg JB, Kasowski M, Ursu O, Spacek DV, Martin AR, Greenside P, Srivas R, Phanstiel DH, Pekowska A. Genetic control of chromatin states in humans involves local and distal chromosomal interactions. </w:t>
      </w:r>
      <w:r w:rsidRPr="00F55CA4">
        <w:rPr>
          <w:i/>
        </w:rPr>
        <w:t xml:space="preserve">Cell </w:t>
      </w:r>
      <w:r w:rsidRPr="00F55CA4">
        <w:t>2015: 162(5): 1051-1065.</w:t>
      </w:r>
    </w:p>
    <w:p w14:paraId="7D2E1F39" w14:textId="77777777" w:rsidR="00F55CA4" w:rsidRPr="00F55CA4" w:rsidRDefault="00F55CA4" w:rsidP="00F55CA4">
      <w:pPr>
        <w:pStyle w:val="EndNoteBibliography"/>
        <w:spacing w:after="0"/>
      </w:pPr>
      <w:r w:rsidRPr="00F55CA4">
        <w:t>41.</w:t>
      </w:r>
      <w:r w:rsidRPr="00F55CA4">
        <w:tab/>
        <w:t xml:space="preserve">Rao SS, Huntley MH, Durand NC, Stamenova EK, Bochkov ID, Robinson JT, Sanborn AL, Machol I, Omer AD, Lander ES. A 3D map of the human genome at kilobase resolution reveals principles of chromatin looping. </w:t>
      </w:r>
      <w:r w:rsidRPr="00F55CA4">
        <w:rPr>
          <w:i/>
        </w:rPr>
        <w:t xml:space="preserve">Cell </w:t>
      </w:r>
      <w:r w:rsidRPr="00F55CA4">
        <w:t>2014: 159(7): 1665-1680.</w:t>
      </w:r>
    </w:p>
    <w:p w14:paraId="1A386B56" w14:textId="77777777" w:rsidR="00F55CA4" w:rsidRPr="00F55CA4" w:rsidRDefault="00F55CA4" w:rsidP="00F55CA4">
      <w:pPr>
        <w:pStyle w:val="EndNoteBibliography"/>
        <w:spacing w:after="0"/>
      </w:pPr>
      <w:r w:rsidRPr="00F55CA4">
        <w:t>42.</w:t>
      </w:r>
      <w:r w:rsidRPr="00F55CA4">
        <w:tab/>
        <w:t xml:space="preserve">Schmitt AD, Hu M, Jung I, Xu Z, Qiu Y, Tan CL, Li Y, Lin S, Lin Y, Barr CL. A compendium of chromatin contact maps reveals spatially active regions in the human genome. </w:t>
      </w:r>
      <w:r w:rsidRPr="00F55CA4">
        <w:rPr>
          <w:i/>
        </w:rPr>
        <w:t xml:space="preserve">Cell reports </w:t>
      </w:r>
      <w:r w:rsidRPr="00F55CA4">
        <w:t>2016: 17(8): 2042-2059.</w:t>
      </w:r>
    </w:p>
    <w:p w14:paraId="2A686867" w14:textId="77777777" w:rsidR="00F55CA4" w:rsidRPr="00F55CA4" w:rsidRDefault="00F55CA4" w:rsidP="00F55CA4">
      <w:pPr>
        <w:pStyle w:val="EndNoteBibliography"/>
        <w:spacing w:after="0"/>
      </w:pPr>
      <w:r w:rsidRPr="00F55CA4">
        <w:t>43.</w:t>
      </w:r>
      <w:r w:rsidRPr="00F55CA4">
        <w:tab/>
        <w:t xml:space="preserve">Dixon JR, Jung I, Selvaraj S, Shen Y, Antosiewicz-Bourget JE, Lee AY, Ye Z, Kim A, Rajagopal N, Xie W. Chromatin architecture reorganization during stem cell differentiation. </w:t>
      </w:r>
      <w:r w:rsidRPr="00F55CA4">
        <w:rPr>
          <w:i/>
        </w:rPr>
        <w:t xml:space="preserve">Nature </w:t>
      </w:r>
      <w:r w:rsidRPr="00F55CA4">
        <w:t>2015: 518(7539): 331.</w:t>
      </w:r>
    </w:p>
    <w:p w14:paraId="3CCE9622" w14:textId="77777777" w:rsidR="00F55CA4" w:rsidRPr="00F55CA4" w:rsidRDefault="00F55CA4" w:rsidP="00F55CA4">
      <w:pPr>
        <w:pStyle w:val="EndNoteBibliography"/>
        <w:spacing w:after="0"/>
      </w:pPr>
      <w:r w:rsidRPr="00F55CA4">
        <w:t>44.</w:t>
      </w:r>
      <w:r w:rsidRPr="00F55CA4">
        <w:tab/>
        <w:t xml:space="preserve">Qiu Y, Krishnan V, Zeng Z, Gilbert DJ, Copeland NG, Gibson L, Yang-Feng T, Jenkins NA, Tsai MJ, Tsai SY. Isolation, characterization, and chromosomal localization of mouse and human COUP-TF I and II genes. </w:t>
      </w:r>
      <w:r w:rsidRPr="00F55CA4">
        <w:rPr>
          <w:i/>
        </w:rPr>
        <w:t xml:space="preserve">Genomics </w:t>
      </w:r>
      <w:r w:rsidRPr="00F55CA4">
        <w:t>1995: 29(1): 240-246.</w:t>
      </w:r>
    </w:p>
    <w:p w14:paraId="474BBB6A" w14:textId="77777777" w:rsidR="00F55CA4" w:rsidRPr="00F55CA4" w:rsidRDefault="00F55CA4" w:rsidP="00F55CA4">
      <w:pPr>
        <w:pStyle w:val="EndNoteBibliography"/>
        <w:spacing w:after="0"/>
      </w:pPr>
      <w:r w:rsidRPr="00F55CA4">
        <w:lastRenderedPageBreak/>
        <w:t>45.</w:t>
      </w:r>
      <w:r w:rsidRPr="00F55CA4">
        <w:tab/>
        <w:t xml:space="preserve">Rada-Iglesias A, Bajpai R, Prescott S, Brugmann SA, Swigut T, Wysocka J. Epigenomic annotation of enhancers predicts transcriptional regulators of human neural crest. </w:t>
      </w:r>
      <w:r w:rsidRPr="00F55CA4">
        <w:rPr>
          <w:i/>
        </w:rPr>
        <w:t xml:space="preserve">Cell stem cell </w:t>
      </w:r>
      <w:r w:rsidRPr="00F55CA4">
        <w:t>2012: 11(5): 633-648.</w:t>
      </w:r>
    </w:p>
    <w:p w14:paraId="2331E2C6" w14:textId="77777777" w:rsidR="00F55CA4" w:rsidRPr="00F55CA4" w:rsidRDefault="00F55CA4" w:rsidP="00F55CA4">
      <w:pPr>
        <w:pStyle w:val="EndNoteBibliography"/>
        <w:spacing w:after="0"/>
      </w:pPr>
      <w:r w:rsidRPr="00F55CA4">
        <w:t>46.</w:t>
      </w:r>
      <w:r w:rsidRPr="00F55CA4">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F55CA4">
        <w:rPr>
          <w:i/>
        </w:rPr>
        <w:t xml:space="preserve">Cancer Res </w:t>
      </w:r>
      <w:r w:rsidRPr="00F55CA4">
        <w:t>2017: 77(20): 5491-5502.</w:t>
      </w:r>
    </w:p>
    <w:p w14:paraId="5A3A3E73" w14:textId="77777777" w:rsidR="00F55CA4" w:rsidRPr="00F55CA4" w:rsidRDefault="00F55CA4" w:rsidP="00F55CA4">
      <w:pPr>
        <w:pStyle w:val="EndNoteBibliography"/>
        <w:spacing w:after="0"/>
      </w:pPr>
      <w:r w:rsidRPr="00F55CA4">
        <w:t>47.</w:t>
      </w:r>
      <w:r w:rsidRPr="00F55CA4">
        <w:tab/>
        <w:t xml:space="preserve">Qin J, Chen XP, Xie X, Tsai MJ, Tsai SY. COUP-TFII regulates tumor growth and metastasis by modulating tumor angiogenesis. </w:t>
      </w:r>
      <w:r w:rsidRPr="00F55CA4">
        <w:rPr>
          <w:i/>
        </w:rPr>
        <w:t xml:space="preserve">P Natl Acad Sci USA </w:t>
      </w:r>
      <w:r w:rsidRPr="00F55CA4">
        <w:t>2010: 107(8): 3687-3692.</w:t>
      </w:r>
    </w:p>
    <w:p w14:paraId="10387237" w14:textId="77777777" w:rsidR="00F55CA4" w:rsidRPr="00F55CA4" w:rsidRDefault="00F55CA4" w:rsidP="00F55CA4">
      <w:pPr>
        <w:pStyle w:val="EndNoteBibliography"/>
        <w:spacing w:after="0"/>
      </w:pPr>
      <w:r w:rsidRPr="00F55CA4">
        <w:t>48.</w:t>
      </w:r>
      <w:r w:rsidRPr="00F55CA4">
        <w:tab/>
        <w:t xml:space="preserve">Ritchie ME, Phipson B, Wu D, Hu Y, Law CW, Shi W, Smyth GK. limma powers differential expression analyses for RNA-sequencing and microarray studies. </w:t>
      </w:r>
      <w:r w:rsidRPr="00F55CA4">
        <w:rPr>
          <w:i/>
        </w:rPr>
        <w:t xml:space="preserve">Nucleic Acids Res </w:t>
      </w:r>
      <w:r w:rsidRPr="00F55CA4">
        <w:t>2015: 43(7): e47.</w:t>
      </w:r>
    </w:p>
    <w:p w14:paraId="551EF119" w14:textId="77777777" w:rsidR="00F55CA4" w:rsidRPr="00F55CA4" w:rsidRDefault="00F55CA4" w:rsidP="00F55CA4">
      <w:pPr>
        <w:pStyle w:val="EndNoteBibliography"/>
        <w:spacing w:after="0"/>
      </w:pPr>
      <w:r w:rsidRPr="00F55CA4">
        <w:t>49.</w:t>
      </w:r>
      <w:r w:rsidRPr="00F55CA4">
        <w:tab/>
        <w:t xml:space="preserve">Xu MF, Qin J, Tsai SY, Tsai MJ. The role of the orphan nuclear receptor COUP-TFII in tumorigenesis. </w:t>
      </w:r>
      <w:r w:rsidRPr="00F55CA4">
        <w:rPr>
          <w:i/>
        </w:rPr>
        <w:t xml:space="preserve">Acta Pharmacol Sin </w:t>
      </w:r>
      <w:r w:rsidRPr="00F55CA4">
        <w:t>2015: 36(1): 32-36.</w:t>
      </w:r>
    </w:p>
    <w:p w14:paraId="6219AAC0" w14:textId="77777777" w:rsidR="00F55CA4" w:rsidRPr="00F55CA4" w:rsidRDefault="00F55CA4" w:rsidP="00F55CA4">
      <w:pPr>
        <w:pStyle w:val="EndNoteBibliography"/>
        <w:spacing w:after="0"/>
      </w:pPr>
      <w:r w:rsidRPr="00F55CA4">
        <w:t>50.</w:t>
      </w:r>
      <w:r w:rsidRPr="00F55CA4">
        <w:tab/>
        <w:t xml:space="preserve">Juvet SC, Hwang D, Downey GP. Rare lung diseases I--Lymphangioleiomyomatosis. </w:t>
      </w:r>
      <w:r w:rsidRPr="00F55CA4">
        <w:rPr>
          <w:i/>
        </w:rPr>
        <w:t xml:space="preserve">Canadian respiratory journal </w:t>
      </w:r>
      <w:r w:rsidRPr="00F55CA4">
        <w:t>2006: 13(7): 375-380.</w:t>
      </w:r>
    </w:p>
    <w:p w14:paraId="014F780E" w14:textId="77777777" w:rsidR="00F55CA4" w:rsidRPr="00F55CA4" w:rsidRDefault="00F55CA4" w:rsidP="00F55CA4">
      <w:pPr>
        <w:pStyle w:val="EndNoteBibliography"/>
        <w:spacing w:after="0"/>
      </w:pPr>
      <w:r w:rsidRPr="00F55CA4">
        <w:t>51.</w:t>
      </w:r>
      <w:r w:rsidRPr="00F55CA4">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F55CA4">
        <w:rPr>
          <w:i/>
        </w:rPr>
        <w:t xml:space="preserve">Am J Resp Crit Care </w:t>
      </w:r>
      <w:r w:rsidRPr="00F55CA4">
        <w:t>2016: 194(6): 748-761.</w:t>
      </w:r>
    </w:p>
    <w:p w14:paraId="230649B0" w14:textId="77777777" w:rsidR="00F55CA4" w:rsidRPr="00F55CA4" w:rsidRDefault="00F55CA4" w:rsidP="00F55CA4">
      <w:pPr>
        <w:pStyle w:val="EndNoteBibliography"/>
        <w:spacing w:after="0"/>
      </w:pPr>
      <w:r w:rsidRPr="00F55CA4">
        <w:t>52.</w:t>
      </w:r>
      <w:r w:rsidRPr="00F55CA4">
        <w:tab/>
        <w:t xml:space="preserve">Riggs KA, Wickramasinghe NS, Cochrum RK, Watts MB, Klinge CM. Decreased chicken ovalbumin upstream promoter transcription factor II expression in tamoxifen-resistant breast cancer cells. </w:t>
      </w:r>
      <w:r w:rsidRPr="00F55CA4">
        <w:rPr>
          <w:i/>
        </w:rPr>
        <w:t xml:space="preserve">Cancer Res </w:t>
      </w:r>
      <w:r w:rsidRPr="00F55CA4">
        <w:t>2006: 66(20): 10188-10198.</w:t>
      </w:r>
    </w:p>
    <w:p w14:paraId="0E615842" w14:textId="77777777" w:rsidR="00F55CA4" w:rsidRPr="00F55CA4" w:rsidRDefault="00F55CA4" w:rsidP="00F55CA4">
      <w:pPr>
        <w:pStyle w:val="EndNoteBibliography"/>
        <w:spacing w:after="0"/>
      </w:pPr>
      <w:r w:rsidRPr="00F55CA4">
        <w:t>53.</w:t>
      </w:r>
      <w:r w:rsidRPr="00F55CA4">
        <w:tab/>
        <w:t xml:space="preserve">Glasgow CG, Taveira-DaSilva AM, Darling TN, Moss J. Lymphatic involvement in lymphangioleiomyomatosis. </w:t>
      </w:r>
      <w:r w:rsidRPr="00F55CA4">
        <w:rPr>
          <w:i/>
        </w:rPr>
        <w:t xml:space="preserve">Ann Ny Acad Sci </w:t>
      </w:r>
      <w:r w:rsidRPr="00F55CA4">
        <w:t>2008: 1131: 206-214.</w:t>
      </w:r>
    </w:p>
    <w:p w14:paraId="2AF2B49F" w14:textId="77777777" w:rsidR="00F55CA4" w:rsidRPr="00F55CA4" w:rsidRDefault="00F55CA4" w:rsidP="00F55CA4">
      <w:pPr>
        <w:pStyle w:val="EndNoteBibliography"/>
        <w:spacing w:after="0"/>
      </w:pPr>
      <w:r w:rsidRPr="00F55CA4">
        <w:t>54.</w:t>
      </w:r>
      <w:r w:rsidRPr="00F55CA4">
        <w:tab/>
        <w:t xml:space="preserve">Seyama K, Mitani K, Kumasaka T. Lymphangioleiomyoma Cells and Lymphatic Endothelial Cells Expression of VEGFR-3 in Lymphangioleiomyoma Cell Clusters. </w:t>
      </w:r>
      <w:r w:rsidRPr="00F55CA4">
        <w:rPr>
          <w:i/>
        </w:rPr>
        <w:t xml:space="preserve">Am J Pathol </w:t>
      </w:r>
      <w:r w:rsidRPr="00F55CA4">
        <w:t>2010: 176(4): 2051-2052.</w:t>
      </w:r>
    </w:p>
    <w:p w14:paraId="7AF1FB12" w14:textId="77777777" w:rsidR="00F55CA4" w:rsidRPr="00F55CA4" w:rsidRDefault="00F55CA4" w:rsidP="00F55CA4">
      <w:pPr>
        <w:pStyle w:val="EndNoteBibliography"/>
        <w:spacing w:after="0"/>
      </w:pPr>
      <w:r w:rsidRPr="00F55CA4">
        <w:t>55.</w:t>
      </w:r>
      <w:r w:rsidRPr="00F55CA4">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F55CA4">
        <w:rPr>
          <w:i/>
        </w:rPr>
        <w:t xml:space="preserve">Lancet Resp Med </w:t>
      </w:r>
      <w:r w:rsidRPr="00F55CA4">
        <w:t>2013: 1(6): 445-452.</w:t>
      </w:r>
    </w:p>
    <w:p w14:paraId="3566575C" w14:textId="77777777" w:rsidR="00F55CA4" w:rsidRPr="00F55CA4" w:rsidRDefault="00F55CA4" w:rsidP="00F55CA4">
      <w:pPr>
        <w:pStyle w:val="EndNoteBibliography"/>
        <w:spacing w:after="0"/>
      </w:pPr>
      <w:r w:rsidRPr="00F55CA4">
        <w:t>56.</w:t>
      </w:r>
      <w:r w:rsidRPr="00F55CA4">
        <w:tab/>
        <w:t xml:space="preserve">Srinivasan RS, Geng X, Yang Y, Wang Y, Mukatira S, Studer M, Porto MP, Lagutin O, Oliver G. The nuclear hormone receptor Coup-TFII is required for the initiation and early maintenance of Prox1 expression in lymphatic endothelial cells. </w:t>
      </w:r>
      <w:r w:rsidRPr="00F55CA4">
        <w:rPr>
          <w:i/>
        </w:rPr>
        <w:t xml:space="preserve">Genes &amp; development </w:t>
      </w:r>
      <w:r w:rsidRPr="00F55CA4">
        <w:t>2010: 24(7): 696-707.</w:t>
      </w:r>
    </w:p>
    <w:p w14:paraId="4886504F" w14:textId="77777777" w:rsidR="00F55CA4" w:rsidRPr="00F55CA4" w:rsidRDefault="00F55CA4" w:rsidP="00F55CA4">
      <w:pPr>
        <w:pStyle w:val="EndNoteBibliography"/>
        <w:spacing w:after="0"/>
      </w:pPr>
      <w:r w:rsidRPr="00F55CA4">
        <w:lastRenderedPageBreak/>
        <w:t>57.</w:t>
      </w:r>
      <w:r w:rsidRPr="00F55CA4">
        <w:tab/>
        <w:t xml:space="preserve">Breslow N, Day N, Halvorsen K, Prentice R, Sabai C. Estimation of multiple relative risk functions in matched case-control studies. </w:t>
      </w:r>
      <w:r w:rsidRPr="00F55CA4">
        <w:rPr>
          <w:i/>
        </w:rPr>
        <w:t xml:space="preserve">American Journal of Epidemiology </w:t>
      </w:r>
      <w:r w:rsidRPr="00F55CA4">
        <w:t>1978: 108(4): 299-307.</w:t>
      </w:r>
    </w:p>
    <w:p w14:paraId="3F58EA4C" w14:textId="77777777" w:rsidR="00F55CA4" w:rsidRPr="00F55CA4" w:rsidRDefault="00F55CA4" w:rsidP="00F55CA4">
      <w:pPr>
        <w:pStyle w:val="EndNoteBibliography"/>
        <w:spacing w:after="0"/>
      </w:pPr>
      <w:r w:rsidRPr="00F55CA4">
        <w:t>58.</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p>
    <w:p w14:paraId="031BD57F" w14:textId="77777777" w:rsidR="00F55CA4" w:rsidRPr="00F55CA4" w:rsidRDefault="00F55CA4" w:rsidP="00F55CA4">
      <w:pPr>
        <w:pStyle w:val="EndNoteBibliography"/>
        <w:spacing w:after="0"/>
      </w:pPr>
      <w:r w:rsidRPr="00F55CA4">
        <w:t>59.</w:t>
      </w:r>
      <w:r w:rsidRPr="00F55CA4">
        <w:tab/>
        <w:t xml:space="preserve">McKinlay SM. Pair-matching--A reappraisal of a popular technique. </w:t>
      </w:r>
      <w:r w:rsidRPr="00F55CA4">
        <w:rPr>
          <w:i/>
        </w:rPr>
        <w:t xml:space="preserve">Biometrics </w:t>
      </w:r>
      <w:r w:rsidRPr="00F55CA4">
        <w:t>1977: 725-735.</w:t>
      </w:r>
    </w:p>
    <w:p w14:paraId="2A5FA833" w14:textId="77777777" w:rsidR="00F55CA4" w:rsidRPr="00F55CA4" w:rsidRDefault="00F55CA4" w:rsidP="00F55CA4">
      <w:pPr>
        <w:pStyle w:val="EndNoteBibliography"/>
        <w:spacing w:after="0"/>
      </w:pPr>
      <w:r w:rsidRPr="00F55CA4">
        <w:t>60.</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p>
    <w:p w14:paraId="6DDFB516" w14:textId="77777777" w:rsidR="00F55CA4" w:rsidRPr="00F55CA4" w:rsidRDefault="00F55CA4" w:rsidP="00F55CA4">
      <w:pPr>
        <w:pStyle w:val="EndNoteBibliography"/>
        <w:spacing w:after="0"/>
      </w:pPr>
      <w:r w:rsidRPr="00F55CA4">
        <w:t>61.</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p>
    <w:p w14:paraId="505DADA4" w14:textId="77777777" w:rsidR="00F55CA4" w:rsidRPr="00F55CA4" w:rsidRDefault="00F55CA4" w:rsidP="00F55CA4">
      <w:pPr>
        <w:pStyle w:val="EndNoteBibliography"/>
        <w:spacing w:after="0"/>
      </w:pPr>
      <w:r w:rsidRPr="00F55CA4">
        <w:t>62.</w:t>
      </w:r>
      <w:r w:rsidRPr="00F55CA4">
        <w:tab/>
        <w:t xml:space="preserve">Miettinen OS. Estimation of relative risk from individually matched series. </w:t>
      </w:r>
      <w:r w:rsidRPr="00F55CA4">
        <w:rPr>
          <w:i/>
        </w:rPr>
        <w:t xml:space="preserve">Biometrics </w:t>
      </w:r>
      <w:r w:rsidRPr="00F55CA4">
        <w:t>1970: 75-86.</w:t>
      </w:r>
    </w:p>
    <w:p w14:paraId="466E95ED" w14:textId="77777777" w:rsidR="00F55CA4" w:rsidRPr="00F55CA4" w:rsidRDefault="00F55CA4" w:rsidP="00F55CA4">
      <w:pPr>
        <w:pStyle w:val="EndNoteBibliography"/>
      </w:pPr>
      <w:r w:rsidRPr="00F55CA4">
        <w:t>63.</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p>
    <w:p w14:paraId="7C3E3894" w14:textId="594EFDE1"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12872166"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55E3078D"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2A6DE20E"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071C59C0"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421DC76"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FFED2E8"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6889B106"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230B2FB"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7C6648E9"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50F805D0"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5ADDA6B0" w:rsidR="009B6C38" w:rsidRPr="000D150D" w:rsidRDefault="003A313E" w:rsidP="00F9466F">
            <w:pPr>
              <w:adjustRightInd w:val="0"/>
              <w:snapToGrid w:val="0"/>
              <w:jc w:val="center"/>
              <w:rPr>
                <w:rFonts w:ascii="Arial" w:eastAsia="Gulim" w:hAnsi="Arial" w:cs="Arial"/>
                <w:lang w:eastAsia="ko-KR"/>
              </w:rPr>
            </w:pPr>
            <w:r>
              <w:rPr>
                <w:rFonts w:ascii="Arial" w:eastAsia="Gulim" w:hAnsi="Arial" w:cs="Arial" w:hint="eastAsia"/>
                <w:color w:val="000000"/>
                <w:kern w:val="2"/>
                <w:lang w:eastAsia="ko-KR"/>
              </w:rPr>
              <w:t>4.19</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77A5ACBE" w:rsidR="009B6C38" w:rsidRPr="000D150D" w:rsidRDefault="003A313E" w:rsidP="00F9466F">
            <w:pPr>
              <w:adjustRightInd w:val="0"/>
              <w:snapToGrid w:val="0"/>
              <w:jc w:val="center"/>
              <w:rPr>
                <w:rFonts w:eastAsia="Times New Roman"/>
                <w:lang w:eastAsia="ko-KR"/>
              </w:rPr>
            </w:pPr>
            <w:r>
              <w:rPr>
                <w:rFonts w:ascii="Arial" w:eastAsia="Gulim" w:hAnsi="Arial" w:cs="Arial" w:hint="eastAsia"/>
                <w:color w:val="000000"/>
                <w:kern w:val="2"/>
                <w:lang w:eastAsia="ko-KR"/>
              </w:rPr>
              <w:t>6.12</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9</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r>
      <w:tr w:rsidR="009B6C38"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3AFF55D5" w:rsidR="009B6C38" w:rsidRPr="000D150D" w:rsidRDefault="00863BFC" w:rsidP="00F9466F">
            <w:pPr>
              <w:adjustRightInd w:val="0"/>
              <w:snapToGrid w:val="0"/>
              <w:rPr>
                <w:rFonts w:ascii="Arial" w:eastAsia="Gulim" w:hAnsi="Arial" w:cs="Arial"/>
                <w:lang w:eastAsia="ko-KR"/>
              </w:rPr>
            </w:pPr>
            <w:r>
              <w:rPr>
                <w:rFonts w:ascii="Arial" w:eastAsia="Gulim" w:hAnsi="Arial" w:cs="Arial"/>
                <w:lang w:eastAsia="ko-KR"/>
              </w:rPr>
              <w:t xml:space="preserve">  </w:t>
            </w:r>
            <w:proofErr w:type="spellStart"/>
            <w:r>
              <w:rPr>
                <w:rFonts w:ascii="Arial" w:eastAsia="Gulim" w:hAnsi="Arial" w:cs="Arial"/>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9B6C38" w:rsidRPr="000D150D" w:rsidRDefault="009B6C38"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9B6C38" w:rsidRPr="000D150D" w:rsidRDefault="009B6C38" w:rsidP="00F9466F">
            <w:pPr>
              <w:adjustRightInd w:val="0"/>
              <w:snapToGrid w:val="0"/>
              <w:jc w:val="center"/>
              <w:rPr>
                <w:rFonts w:ascii="Arial" w:eastAsia="Gulim" w:hAnsi="Arial" w:cs="Arial"/>
                <w:lang w:eastAsia="ko-KR"/>
              </w:rPr>
            </w:pPr>
          </w:p>
        </w:tc>
      </w:tr>
      <w:tr w:rsidR="00863BFC"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0.2731</w:t>
            </w:r>
          </w:p>
        </w:tc>
      </w:tr>
      <w:tr w:rsidR="00863BFC" w:rsidRPr="000D150D" w14:paraId="2F269CA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863BFC"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55A85033"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863BFC" w:rsidRPr="000D150D" w:rsidRDefault="00863BFC" w:rsidP="00863BFC">
            <w:pPr>
              <w:adjustRightInd w:val="0"/>
              <w:snapToGrid w:val="0"/>
              <w:jc w:val="center"/>
              <w:rPr>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863BFC" w:rsidRPr="000D150D" w:rsidRDefault="00863BFC" w:rsidP="00863BFC">
            <w:pPr>
              <w:adjustRightInd w:val="0"/>
              <w:snapToGrid w:val="0"/>
              <w:jc w:val="center"/>
              <w:rPr>
                <w:rFonts w:ascii="Arial" w:eastAsia="Gulim" w:hAnsi="Arial" w:cs="Arial"/>
                <w:color w:val="000000" w:themeColor="text1"/>
                <w:kern w:val="2"/>
                <w:lang w:eastAsia="ko-KR"/>
              </w:rPr>
            </w:pPr>
          </w:p>
        </w:tc>
      </w:tr>
      <w:tr w:rsidR="00863BFC"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4448</w:t>
            </w:r>
          </w:p>
        </w:tc>
      </w:tr>
      <w:tr w:rsidR="00863BFC"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863BFC" w:rsidRPr="000D150D" w:rsidRDefault="00780DAB" w:rsidP="00780DAB">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r>
      <w:tr w:rsidR="00863BFC"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28CACB51" w:rsidR="00863BFC" w:rsidRPr="000D150D" w:rsidRDefault="00863BFC" w:rsidP="00863BFC">
            <w:pPr>
              <w:adjustRightInd w:val="0"/>
              <w:snapToGrid w:val="0"/>
              <w:rPr>
                <w:rFonts w:ascii="Arial" w:eastAsia="Gulim" w:hAnsi="Arial" w:cs="Arial"/>
                <w:lang w:eastAsia="ko-KR"/>
              </w:rPr>
            </w:pPr>
            <w:r>
              <w:rPr>
                <w:rFonts w:ascii="Arial" w:eastAsia="Gulim" w:hAnsi="Arial" w:cs="Arial"/>
                <w:lang w:eastAsia="ko-KR"/>
              </w:rPr>
              <w:t xml:space="preserve">  UK</w:t>
            </w:r>
            <w:r w:rsidR="00A91A21">
              <w:rPr>
                <w:rFonts w:ascii="Arial" w:eastAsia="Gulim" w:hAnsi="Arial" w:cs="Arial"/>
                <w:lang w:eastAsia="ko-KR"/>
              </w:rPr>
              <w:t xml:space="preserve"> </w:t>
            </w:r>
            <w:proofErr w:type="spellStart"/>
            <w:r>
              <w:rPr>
                <w:rFonts w:ascii="Arial" w:eastAsia="Gulim" w:hAnsi="Arial" w:cs="Arial"/>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863BFC" w:rsidRPr="000D150D" w:rsidRDefault="00863BFC" w:rsidP="00863BFC">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863BFC" w:rsidRPr="000D150D" w:rsidRDefault="00863BFC" w:rsidP="00863BFC">
            <w:pPr>
              <w:adjustRightInd w:val="0"/>
              <w:snapToGrid w:val="0"/>
              <w:jc w:val="center"/>
              <w:rPr>
                <w:rFonts w:ascii="Arial" w:eastAsia="Gulim" w:hAnsi="Arial" w:cs="Arial"/>
                <w:lang w:eastAsia="ko-KR"/>
              </w:rPr>
            </w:pPr>
          </w:p>
        </w:tc>
      </w:tr>
      <w:tr w:rsidR="00863BFC"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863BFC" w:rsidRPr="000D150D" w:rsidRDefault="00863BFC"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863BFC" w:rsidRPr="000D150D" w:rsidRDefault="00385BBD" w:rsidP="009B7747">
            <w:pPr>
              <w:adjustRightInd w:val="0"/>
              <w:snapToGrid w:val="0"/>
              <w:jc w:val="center"/>
              <w:rPr>
                <w:rFonts w:ascii="Arial" w:eastAsia="Gulim" w:hAnsi="Arial" w:cs="Arial"/>
                <w:lang w:eastAsia="ko-KR"/>
              </w:rPr>
            </w:pPr>
            <w:r>
              <w:rPr>
                <w:rFonts w:ascii="Arial" w:eastAsia="Gulim" w:hAnsi="Arial" w:cs="Arial"/>
                <w:lang w:eastAsia="ko-KR"/>
              </w:rPr>
              <w:t>0.4</w:t>
            </w:r>
            <w:r w:rsidR="009B7747">
              <w:rPr>
                <w:rFonts w:ascii="Arial" w:eastAsia="Gulim"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863BFC" w:rsidRPr="000D150D" w:rsidRDefault="009B7747" w:rsidP="00863BFC">
            <w:pPr>
              <w:adjustRightInd w:val="0"/>
              <w:snapToGrid w:val="0"/>
              <w:jc w:val="center"/>
              <w:rPr>
                <w:rFonts w:ascii="Arial" w:eastAsia="Gulim" w:hAnsi="Arial" w:cs="Arial"/>
                <w:lang w:eastAsia="ko-KR"/>
              </w:rPr>
            </w:pPr>
            <w:r>
              <w:rPr>
                <w:rFonts w:ascii="Arial" w:eastAsia="Gulim" w:hAnsi="Arial" w:cs="Arial"/>
                <w:lang w:eastAsia="ko-KR"/>
              </w:rPr>
              <w:t>0.</w:t>
            </w:r>
            <w:r>
              <w:rPr>
                <w:rFonts w:ascii="Arial" w:eastAsia="Gulim" w:hAnsi="Arial" w:cs="Arial" w:hint="eastAsia"/>
                <w:lang w:eastAsia="ko-KR"/>
              </w:rPr>
              <w:t>4159</w:t>
            </w:r>
          </w:p>
        </w:tc>
      </w:tr>
      <w:tr w:rsidR="00863BFC"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863BFC" w:rsidRPr="000D150D" w:rsidRDefault="00863BFC"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863BFC" w:rsidRPr="000D150D" w:rsidRDefault="009B7747"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7.</w:t>
            </w:r>
            <w:r>
              <w:rPr>
                <w:rFonts w:ascii="Arial" w:eastAsia="Gulim" w:hAnsi="Arial" w:cs="Arial" w:hint="eastAsia"/>
                <w:color w:val="000000" w:themeColor="text1"/>
                <w:kern w:val="2"/>
                <w:lang w:eastAsia="ko-KR"/>
              </w:rPr>
              <w:t>30</w:t>
            </w:r>
            <w:r w:rsidR="00385BBD" w:rsidRPr="000D150D">
              <w:rPr>
                <w:rFonts w:ascii="Arial" w:eastAsia="Gulim" w:hAnsi="Arial" w:cs="Arial"/>
                <w:color w:val="000000" w:themeColor="text1"/>
                <w:kern w:val="2"/>
                <w:lang w:eastAsia="ko-KR"/>
              </w:rPr>
              <w:t>×10</w:t>
            </w:r>
            <w:r w:rsidR="00385BBD" w:rsidRPr="000D150D">
              <w:rPr>
                <w:rFonts w:ascii="Arial" w:eastAsia="Gulim" w:hAnsi="Arial" w:cs="Arial"/>
                <w:color w:val="000000" w:themeColor="text1"/>
                <w:kern w:val="2"/>
                <w:position w:val="7"/>
                <w:vertAlign w:val="superscript"/>
                <w:lang w:eastAsia="ko-KR"/>
              </w:rPr>
              <w:t>-</w:t>
            </w:r>
            <w:r w:rsidR="00385BBD">
              <w:rPr>
                <w:rFonts w:ascii="Arial" w:eastAsia="Gulim"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863BFC" w:rsidRPr="000D150D" w:rsidRDefault="009B7747"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3.11</w:t>
            </w:r>
            <w:r w:rsidR="00385BBD" w:rsidRPr="000D150D">
              <w:rPr>
                <w:rFonts w:ascii="Arial" w:eastAsia="Gulim" w:hAnsi="Arial" w:cs="Arial"/>
                <w:color w:val="000000" w:themeColor="text1"/>
                <w:kern w:val="2"/>
                <w:lang w:eastAsia="ko-KR"/>
              </w:rPr>
              <w:t>×10</w:t>
            </w:r>
            <w:r w:rsidR="00385BBD" w:rsidRPr="000D150D">
              <w:rPr>
                <w:rFonts w:ascii="Arial" w:eastAsia="Gulim" w:hAnsi="Arial" w:cs="Arial"/>
                <w:color w:val="000000" w:themeColor="text1"/>
                <w:kern w:val="2"/>
                <w:position w:val="7"/>
                <w:vertAlign w:val="superscript"/>
                <w:lang w:eastAsia="ko-KR"/>
              </w:rPr>
              <w:t>-</w:t>
            </w:r>
            <w:r w:rsidR="00385BBD">
              <w:rPr>
                <w:rFonts w:ascii="Arial" w:eastAsia="Gulim"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0D150D" w:rsidRDefault="00812DB8" w:rsidP="00A134C5">
      <w:pPr>
        <w:spacing w:line="480" w:lineRule="auto"/>
        <w:rPr>
          <w:rFonts w:ascii="Arial" w:hAnsi="Arial" w:cs="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DD438E">
        <w:rPr>
          <w:rFonts w:ascii="Arial" w:hAnsi="Arial" w:cs="Arial"/>
          <w:lang w:eastAsia="ko-KR"/>
        </w:rPr>
        <w:t>.</w:t>
      </w: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6"/>
          <w:footerReference w:type="first" r:id="rId17"/>
          <w:pgSz w:w="11906" w:h="16838"/>
          <w:pgMar w:top="1418" w:right="1418" w:bottom="1418" w:left="1418" w:header="851" w:footer="992" w:gutter="0"/>
          <w:lnNumType w:countBy="1"/>
          <w:cols w:space="425"/>
          <w:docGrid w:linePitch="360"/>
        </w:sectPr>
      </w:pPr>
    </w:p>
    <w:p w14:paraId="647A89AA" w14:textId="3CCEE745" w:rsidR="00956095" w:rsidRPr="00682E17" w:rsidRDefault="00956095" w:rsidP="00A134C5">
      <w:pPr>
        <w:spacing w:line="480" w:lineRule="auto"/>
        <w:rPr>
          <w:rFonts w:ascii="Arial" w:hAnsi="Arial" w:cs="Arial"/>
          <w:lang w:eastAsia="ko-KR"/>
        </w:rPr>
      </w:pPr>
      <w:r w:rsidRPr="000D150D">
        <w:rPr>
          <w:rFonts w:ascii="Arial" w:hAnsi="Arial" w:cs="Arial"/>
          <w:b/>
        </w:rPr>
        <w:lastRenderedPageBreak/>
        <w:t xml:space="preserve">Table 2. </w:t>
      </w:r>
      <w:r w:rsidRPr="00D47520">
        <w:rPr>
          <w:rFonts w:ascii="Arial" w:hAnsi="Arial" w:cs="Arial"/>
          <w:b/>
        </w:rPr>
        <w:t>Statistical analyses of imputed SNPs with CLR.</w:t>
      </w:r>
      <w:r w:rsidRPr="008230F4">
        <w:rPr>
          <w:rFonts w:ascii="Arial" w:hAnsi="Arial" w:cs="Arial"/>
        </w:rPr>
        <w:t xml:space="preserve"> </w:t>
      </w:r>
      <w:r w:rsidR="008230F4" w:rsidRPr="008230F4">
        <w:rPr>
          <w:rFonts w:ascii="Arial" w:hAnsi="Arial" w:cs="Arial"/>
        </w:rPr>
        <w:t>Imputation was conducted using EAGEL2 and PBWT for pre-phasing and imputation with 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4B495B" w:rsidRDefault="00956095" w:rsidP="00D47520">
            <w:pPr>
              <w:adjustRightInd w:val="0"/>
              <w:snapToGrid w:val="0"/>
              <w:jc w:val="center"/>
              <w:rPr>
                <w:rFonts w:ascii="Arial" w:hAnsi="Arial" w:cs="Arial"/>
                <w:highlight w:val="yellow"/>
              </w:rPr>
            </w:pPr>
            <w:r w:rsidRPr="004B495B">
              <w:rPr>
                <w:rFonts w:ascii="Arial" w:eastAsia="Malgun Gothic" w:hAnsi="Arial" w:cs="Arial"/>
                <w:color w:val="000000"/>
                <w:highlight w:val="yellow"/>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4B495B" w:rsidRDefault="00956095" w:rsidP="00D47520">
            <w:pPr>
              <w:adjustRightInd w:val="0"/>
              <w:snapToGrid w:val="0"/>
              <w:jc w:val="center"/>
              <w:rPr>
                <w:rFonts w:ascii="Arial" w:hAnsi="Arial" w:cs="Arial"/>
                <w:highlight w:val="yellow"/>
              </w:rPr>
            </w:pPr>
            <w:r w:rsidRPr="004B495B">
              <w:rPr>
                <w:rFonts w:ascii="Arial" w:eastAsia="Malgun Gothic" w:hAnsi="Arial" w:cs="Arial"/>
                <w:color w:val="000000"/>
                <w:highlight w:val="yellow"/>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4B495B" w:rsidRDefault="00956095" w:rsidP="00D47520">
            <w:pPr>
              <w:adjustRightInd w:val="0"/>
              <w:snapToGrid w:val="0"/>
              <w:jc w:val="center"/>
              <w:rPr>
                <w:rFonts w:ascii="Arial" w:hAnsi="Arial" w:cs="Arial"/>
                <w:highlight w:val="yellow"/>
              </w:rPr>
            </w:pPr>
            <w:r w:rsidRPr="004B495B">
              <w:rPr>
                <w:rFonts w:ascii="Arial" w:eastAsia="Malgun Gothic" w:hAnsi="Arial" w:cs="Arial"/>
                <w:color w:val="000000"/>
                <w:highlight w:val="yellow"/>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4B495B" w:rsidRDefault="00956095" w:rsidP="00D47520">
            <w:pPr>
              <w:adjustRightInd w:val="0"/>
              <w:snapToGrid w:val="0"/>
              <w:jc w:val="center"/>
              <w:rPr>
                <w:rFonts w:ascii="Arial" w:hAnsi="Arial" w:cs="Arial"/>
                <w:highlight w:val="yellow"/>
              </w:rPr>
            </w:pPr>
            <w:r w:rsidRPr="004B495B">
              <w:rPr>
                <w:rFonts w:ascii="Arial" w:eastAsia="Malgun Gothic" w:hAnsi="Arial" w:cs="Arial"/>
                <w:color w:val="000000"/>
                <w:highlight w:val="yellow"/>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4B495B" w:rsidRDefault="00956095" w:rsidP="00D47520">
            <w:pPr>
              <w:adjustRightInd w:val="0"/>
              <w:snapToGrid w:val="0"/>
              <w:jc w:val="center"/>
              <w:rPr>
                <w:rFonts w:ascii="Arial" w:hAnsi="Arial" w:cs="Arial"/>
                <w:highlight w:val="yellow"/>
              </w:rPr>
            </w:pPr>
            <w:r w:rsidRPr="004B495B">
              <w:rPr>
                <w:rFonts w:ascii="Arial" w:eastAsia="Malgun Gothic" w:hAnsi="Arial" w:cs="Arial"/>
                <w:color w:val="000000"/>
                <w:highlight w:val="yellow"/>
              </w:rPr>
              <w:t>0.2605</w:t>
            </w:r>
          </w:p>
        </w:tc>
        <w:tc>
          <w:tcPr>
            <w:tcW w:w="978" w:type="dxa"/>
            <w:tcBorders>
              <w:top w:val="single" w:sz="8" w:space="0" w:color="000000"/>
              <w:left w:val="nil"/>
              <w:bottom w:val="nil"/>
              <w:right w:val="nil"/>
            </w:tcBorders>
            <w:vAlign w:val="center"/>
          </w:tcPr>
          <w:p w14:paraId="795BF1C3" w14:textId="77777777" w:rsidR="00956095" w:rsidRPr="004B495B" w:rsidRDefault="00956095" w:rsidP="00D47520">
            <w:pPr>
              <w:adjustRightInd w:val="0"/>
              <w:snapToGrid w:val="0"/>
              <w:jc w:val="center"/>
              <w:rPr>
                <w:rFonts w:ascii="Arial" w:eastAsia="Malgun Gothic" w:hAnsi="Arial" w:cs="Arial"/>
                <w:color w:val="000000"/>
                <w:highlight w:val="yellow"/>
              </w:rPr>
            </w:pPr>
            <w:r w:rsidRPr="004B495B">
              <w:rPr>
                <w:rFonts w:ascii="Arial" w:eastAsia="Malgun Gothic" w:hAnsi="Arial" w:cs="Arial"/>
                <w:color w:val="000000"/>
                <w:highlight w:val="yellow"/>
              </w:rPr>
              <w:t>0.9097</w:t>
            </w:r>
          </w:p>
        </w:tc>
        <w:tc>
          <w:tcPr>
            <w:tcW w:w="1921" w:type="dxa"/>
            <w:tcBorders>
              <w:top w:val="single" w:sz="8" w:space="0" w:color="000000"/>
              <w:left w:val="nil"/>
              <w:bottom w:val="nil"/>
              <w:right w:val="nil"/>
            </w:tcBorders>
            <w:vAlign w:val="center"/>
          </w:tcPr>
          <w:p w14:paraId="5756BEB3" w14:textId="7734FD99" w:rsidR="00956095" w:rsidRPr="004B495B" w:rsidRDefault="00630DA2" w:rsidP="00D47520">
            <w:pPr>
              <w:adjustRightInd w:val="0"/>
              <w:snapToGrid w:val="0"/>
              <w:jc w:val="center"/>
              <w:rPr>
                <w:rFonts w:ascii="Arial" w:hAnsi="Arial" w:cs="Arial"/>
                <w:highlight w:val="yellow"/>
              </w:rPr>
            </w:pPr>
            <w:r>
              <w:rPr>
                <w:rFonts w:ascii="Arial" w:eastAsia="Malgun Gothic" w:hAnsi="Arial" w:cs="Arial"/>
                <w:highlight w:val="yellow"/>
              </w:rPr>
              <w:t>1.322</w:t>
            </w:r>
            <m:oMath>
              <m:r>
                <m:rPr>
                  <m:sty m:val="p"/>
                </m:rPr>
                <w:rPr>
                  <w:rFonts w:ascii="Cambria Math" w:hAnsi="Cambria Math" w:cs="Arial"/>
                  <w:highlight w:val="yellow"/>
                </w:rPr>
                <m:t>×</m:t>
              </m:r>
            </m:oMath>
            <w:r w:rsidR="00956095" w:rsidRPr="004B495B">
              <w:rPr>
                <w:rFonts w:ascii="Arial" w:hAnsi="Arial" w:cs="Arial" w:hint="eastAsia"/>
                <w:highlight w:val="yellow"/>
              </w:rPr>
              <w:t>10</w:t>
            </w:r>
            <w:r w:rsidR="00956095" w:rsidRPr="004B495B">
              <w:rPr>
                <w:rFonts w:ascii="Arial" w:hAnsi="Arial" w:cs="Arial" w:hint="eastAsia"/>
                <w:highlight w:val="yellow"/>
                <w:vertAlign w:val="superscript"/>
              </w:rPr>
              <w:t>-</w:t>
            </w:r>
            <w:r>
              <w:rPr>
                <w:rFonts w:ascii="Arial" w:hAnsi="Arial" w:cs="Arial"/>
                <w:vertAlign w:val="superscript"/>
              </w:rPr>
              <w:t>7</w:t>
            </w:r>
            <w:r w:rsidR="004B495B">
              <w:rPr>
                <w:rStyle w:val="CommentReference"/>
                <w:rFonts w:asciiTheme="minorHAnsi" w:hAnsiTheme="minorHAnsi" w:cstheme="minorBidi"/>
                <w:kern w:val="2"/>
                <w:lang w:eastAsia="ko-KR"/>
              </w:rPr>
              <w:commentReference w:id="4"/>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3AA6785F" w:rsidR="00956095" w:rsidRPr="000D150D" w:rsidRDefault="00241CDA" w:rsidP="00D47520">
            <w:pPr>
              <w:adjustRightInd w:val="0"/>
              <w:snapToGrid w:val="0"/>
              <w:jc w:val="center"/>
              <w:rPr>
                <w:rFonts w:ascii="Arial" w:hAnsi="Arial" w:cs="Arial"/>
              </w:rPr>
            </w:pPr>
            <w:r>
              <w:rPr>
                <w:rFonts w:ascii="Arial" w:eastAsia="Malgun Gothic" w:hAnsi="Arial" w:cs="Arial"/>
              </w:rPr>
              <w:t>2.74</w:t>
            </w:r>
            <w:r w:rsidR="00EA4AAC">
              <w:rPr>
                <w:rFonts w:ascii="Arial" w:eastAsia="Malgun Gothic" w:hAnsi="Arial" w:cs="Arial"/>
              </w:rPr>
              <w:t>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0293C76D" w:rsidR="00956095" w:rsidRPr="000D150D" w:rsidRDefault="00EA4AAC" w:rsidP="00D47520">
            <w:pPr>
              <w:adjustRightInd w:val="0"/>
              <w:snapToGrid w:val="0"/>
              <w:jc w:val="center"/>
              <w:rPr>
                <w:rFonts w:ascii="Arial" w:hAnsi="Arial" w:cs="Arial"/>
              </w:rPr>
            </w:pPr>
            <w:r>
              <w:rPr>
                <w:rFonts w:ascii="Arial" w:eastAsia="Malgun Gothic" w:hAnsi="Arial" w:cs="Arial"/>
              </w:rPr>
              <w:t>1.25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658A9216" w:rsidR="00956095" w:rsidRPr="000D150D" w:rsidRDefault="00EA4AAC" w:rsidP="00D47520">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6A157105"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7525BA48"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489B515A" w:rsidR="00956095" w:rsidRPr="000D150D" w:rsidRDefault="00EA4AAC" w:rsidP="00D47520">
            <w:pPr>
              <w:adjustRightInd w:val="0"/>
              <w:snapToGrid w:val="0"/>
              <w:jc w:val="center"/>
              <w:rPr>
                <w:rFonts w:ascii="Arial" w:hAnsi="Arial" w:cs="Arial"/>
              </w:rPr>
            </w:pPr>
            <w:r>
              <w:rPr>
                <w:rFonts w:ascii="Arial" w:eastAsia="Malgun Gothic" w:hAnsi="Arial" w:cs="Arial"/>
              </w:rPr>
              <w:t>4.00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41FB694A" w:rsidR="00956095" w:rsidRPr="000D150D" w:rsidRDefault="00EA4AAC" w:rsidP="00D47520">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0B68A930" w:rsidR="00956095" w:rsidRPr="000D150D" w:rsidRDefault="00EA4AAC" w:rsidP="00D47520">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439827DF" w:rsidR="00956095" w:rsidRPr="000D150D" w:rsidRDefault="00EA4AAC" w:rsidP="00D47520">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2B047D50"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5BCB9498"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0AE9C569"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7840876C" w:rsidR="00956095" w:rsidRPr="000D150D" w:rsidRDefault="004B495B" w:rsidP="00D47520">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Pr>
                <w:rFonts w:ascii="Arial" w:hAnsi="Arial" w:cs="Arial"/>
                <w:vertAlign w:val="superscript"/>
              </w:rPr>
              <w:t>8</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2CB6D726" w:rsidR="00956095" w:rsidRPr="000D150D" w:rsidRDefault="00EA4AAC" w:rsidP="00D47520">
            <w:pPr>
              <w:adjustRightInd w:val="0"/>
              <w:snapToGrid w:val="0"/>
              <w:jc w:val="center"/>
              <w:rPr>
                <w:rFonts w:ascii="Arial" w:hAnsi="Arial" w:cs="Arial"/>
              </w:rPr>
            </w:pPr>
            <w:r>
              <w:rPr>
                <w:rFonts w:ascii="Arial" w:eastAsia="Malgun Gothic" w:hAnsi="Arial" w:cs="Arial"/>
              </w:rPr>
              <w:t>2.</w:t>
            </w:r>
            <w:r w:rsidR="004B495B">
              <w:rPr>
                <w:rFonts w:ascii="Arial" w:eastAsia="Malgun Gothic" w:hAnsi="Arial" w:cs="Arial"/>
              </w:rPr>
              <w:t>375</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2C6B5AE1"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bookmarkStart w:id="5" w:name="_GoBack" w:colFirst="6" w:colLast="6"/>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364FFD3D"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bookmarkEnd w:id="5"/>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78BCB8AE" w:rsidR="00956095" w:rsidRPr="000D150D" w:rsidRDefault="00EA4AAC" w:rsidP="00D47520">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0AA86347"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w:t>
      </w:r>
      <w:r w:rsidR="006D24FF">
        <w:rPr>
          <w:rFonts w:ascii="Arial" w:hAnsi="Arial" w:cs="Arial" w:hint="eastAsia"/>
          <w:lang w:eastAsia="ko-KR"/>
        </w:rPr>
        <w:t>suggested</w:t>
      </w:r>
      <w:r w:rsidRPr="000D150D">
        <w:rPr>
          <w:rFonts w:ascii="Arial" w:hAnsi="Arial" w:cs="Arial"/>
          <w:lang w:eastAsia="ko-KR"/>
        </w:rPr>
        <w:t xml:space="preserve">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6A98931A" w:rsidR="00A46E45" w:rsidRPr="00B53A0D" w:rsidRDefault="00D1711D" w:rsidP="00A46E45">
      <w:pPr>
        <w:spacing w:line="480" w:lineRule="auto"/>
        <w:rPr>
          <w:rFonts w:ascii="Arial" w:hAnsi="Arial" w:cs="Arial"/>
        </w:rPr>
      </w:pPr>
      <w:r w:rsidRPr="00D1711D">
        <w:rPr>
          <w:rFonts w:ascii="Arial" w:hAnsi="Arial" w:cs="Arial"/>
        </w:rPr>
        <w:t>a)</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b)</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0456719D"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 </w:t>
      </w:r>
      <w:r w:rsidR="008E7E12">
        <w:rPr>
          <w:rFonts w:ascii="Arial" w:eastAsia="Malgun Gothic" w:hAnsi="Arial" w:cs="Arial"/>
        </w:rPr>
        <w:t xml:space="preserve">lung tumor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angiomyolipoma samples examined by IHC.</w:t>
      </w:r>
    </w:p>
    <w:p w14:paraId="2084BDC0" w14:textId="77777777" w:rsidR="00A46E45" w:rsidRDefault="00A46E45" w:rsidP="00A46E45"/>
    <w:p w14:paraId="22EADE22" w14:textId="673AEFF1"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im, Wonji" w:date="2019-01-31T14:49:00Z" w:initials="KW">
    <w:p w14:paraId="4D941A4D" w14:textId="605D8B15" w:rsidR="00AC10EF" w:rsidRDefault="00AC10EF">
      <w:pPr>
        <w:pStyle w:val="CommentText"/>
        <w:rPr>
          <w:rFonts w:hint="eastAsia"/>
        </w:rPr>
      </w:pPr>
      <w:r>
        <w:rPr>
          <w:rStyle w:val="CommentReference"/>
        </w:rPr>
        <w:annotationRef/>
      </w:r>
      <w:r>
        <w:t xml:space="preserve">Rs41374846 </w:t>
      </w:r>
      <w:r>
        <w:rPr>
          <w:rFonts w:hint="eastAsia"/>
        </w:rPr>
        <w:t>이</w:t>
      </w:r>
      <w:r>
        <w:rPr>
          <w:rFonts w:hint="eastAsia"/>
        </w:rPr>
        <w:t xml:space="preserve"> </w:t>
      </w:r>
      <w:r>
        <w:rPr>
          <w:rFonts w:hint="eastAsia"/>
        </w:rPr>
        <w:t>더이상</w:t>
      </w:r>
      <w:r>
        <w:rPr>
          <w:rFonts w:hint="eastAsia"/>
        </w:rPr>
        <w:t xml:space="preserve"> </w:t>
      </w:r>
      <w:r>
        <w:rPr>
          <w:rFonts w:hint="eastAsia"/>
        </w:rPr>
        <w:t>유의하지</w:t>
      </w:r>
      <w:r>
        <w:rPr>
          <w:rFonts w:hint="eastAsia"/>
        </w:rPr>
        <w:t xml:space="preserve"> </w:t>
      </w:r>
      <w:r>
        <w:rPr>
          <w:rFonts w:hint="eastAsia"/>
        </w:rPr>
        <w:t>않습니다</w:t>
      </w:r>
      <w:r>
        <w:rPr>
          <w:rFonts w:hint="eastAsia"/>
        </w:rPr>
        <w:t>.</w:t>
      </w:r>
      <w:r>
        <w:t xml:space="preserve"> </w:t>
      </w:r>
    </w:p>
  </w:comment>
  <w:comment w:id="4" w:author="Kim, Wonji" w:date="2019-01-31T14:48:00Z" w:initials="KW">
    <w:p w14:paraId="0582F157" w14:textId="77777777" w:rsidR="004B495B" w:rsidRDefault="004B495B">
      <w:pPr>
        <w:pStyle w:val="CommentText"/>
      </w:pPr>
      <w:r>
        <w:rPr>
          <w:rStyle w:val="CommentReference"/>
        </w:rPr>
        <w:annotationRef/>
      </w:r>
      <w:r>
        <w:rPr>
          <w:rFonts w:hint="eastAsia"/>
        </w:rPr>
        <w:t>유의성이</w:t>
      </w:r>
      <w:r>
        <w:rPr>
          <w:rFonts w:hint="eastAsia"/>
        </w:rPr>
        <w:t xml:space="preserve"> </w:t>
      </w:r>
      <w:r>
        <w:rPr>
          <w:rFonts w:hint="eastAsia"/>
        </w:rPr>
        <w:t>사라짐</w:t>
      </w:r>
    </w:p>
    <w:p w14:paraId="25988BD4" w14:textId="77777777" w:rsidR="004B495B" w:rsidRDefault="004B495B">
      <w:pPr>
        <w:pStyle w:val="CommentText"/>
      </w:pPr>
      <w:r>
        <w:t>PICS</w:t>
      </w:r>
      <w:r>
        <w:rPr>
          <w:rFonts w:hint="eastAsia"/>
        </w:rPr>
        <w:t xml:space="preserve"> </w:t>
      </w:r>
      <w:r>
        <w:rPr>
          <w:rFonts w:hint="eastAsia"/>
        </w:rPr>
        <w:t>결과</w:t>
      </w:r>
      <w:r>
        <w:rPr>
          <w:rFonts w:hint="eastAsia"/>
        </w:rPr>
        <w:t xml:space="preserve"> </w:t>
      </w:r>
      <w:r>
        <w:rPr>
          <w:rFonts w:hint="eastAsia"/>
        </w:rPr>
        <w:t>수정</w:t>
      </w:r>
      <w:r>
        <w:rPr>
          <w:rFonts w:hint="eastAsia"/>
        </w:rPr>
        <w:t xml:space="preserve"> </w:t>
      </w:r>
      <w:r>
        <w:rPr>
          <w:rFonts w:hint="eastAsia"/>
        </w:rPr>
        <w:t>필요</w:t>
      </w:r>
    </w:p>
    <w:p w14:paraId="719473BB" w14:textId="77777777" w:rsidR="00630DA2" w:rsidRDefault="00630DA2">
      <w:pPr>
        <w:pStyle w:val="CommentText"/>
      </w:pPr>
    </w:p>
    <w:p w14:paraId="2CBE07B1" w14:textId="1ED4BD32" w:rsidR="00630DA2" w:rsidRDefault="00630DA2">
      <w:pPr>
        <w:pStyle w:val="CommentText"/>
        <w:rPr>
          <w:rFonts w:hint="eastAsia"/>
        </w:rPr>
      </w:pPr>
      <w:r>
        <w:rPr>
          <w:rFonts w:ascii="Menlo" w:hAnsi="Menlo" w:cs="Menlo"/>
          <w:color w:val="000000"/>
          <w:sz w:val="22"/>
        </w:rPr>
        <w:t>1.13228991414832e-0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941A4D" w15:done="0"/>
  <w15:commentEx w15:paraId="2CBE07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941A4D" w16cid:durableId="1FFD89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4D6DE" w14:textId="77777777" w:rsidR="00502D6F" w:rsidRDefault="00502D6F" w:rsidP="00956095">
      <w:r>
        <w:separator/>
      </w:r>
    </w:p>
  </w:endnote>
  <w:endnote w:type="continuationSeparator" w:id="0">
    <w:p w14:paraId="103CF98C" w14:textId="77777777" w:rsidR="00502D6F" w:rsidRDefault="00502D6F"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A00002EF" w:usb1="4000207B" w:usb2="00000000" w:usb3="00000000" w:csb0="0000009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1678042"/>
      <w:docPartObj>
        <w:docPartGallery w:val="Page Numbers (Bottom of Page)"/>
        <w:docPartUnique/>
      </w:docPartObj>
    </w:sdtPr>
    <w:sdtContent>
      <w:p w14:paraId="679D0991" w14:textId="1A572618" w:rsidR="00C33D9E" w:rsidRDefault="00C33D9E"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Content>
      <w:p w14:paraId="1AE38575" w14:textId="42E3E96F" w:rsidR="00C33D9E" w:rsidRDefault="00C33D9E"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Content>
      <w:p w14:paraId="0E187691" w14:textId="3F6EAC7E" w:rsidR="00C33D9E" w:rsidRDefault="00C33D9E"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C33D9E" w:rsidRDefault="00C33D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AD322" w14:textId="34067791" w:rsidR="00C33D9E" w:rsidRDefault="00C33D9E">
    <w:pPr>
      <w:pStyle w:val="Footer"/>
      <w:jc w:val="center"/>
    </w:pPr>
  </w:p>
  <w:p w14:paraId="5F2C682B" w14:textId="77777777" w:rsidR="00C33D9E" w:rsidRDefault="00C33D9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306123"/>
      <w:docPartObj>
        <w:docPartGallery w:val="Page Numbers (Bottom of Page)"/>
        <w:docPartUnique/>
      </w:docPartObj>
    </w:sdtPr>
    <w:sdtContent>
      <w:p w14:paraId="41C496C6" w14:textId="3EB86338" w:rsidR="00C33D9E" w:rsidRDefault="00C33D9E">
        <w:pPr>
          <w:pStyle w:val="Footer"/>
          <w:jc w:val="center"/>
        </w:pPr>
        <w:r>
          <w:fldChar w:fldCharType="begin"/>
        </w:r>
        <w:r>
          <w:instrText>PAGE   \* MERGEFORMAT</w:instrText>
        </w:r>
        <w:r>
          <w:fldChar w:fldCharType="separate"/>
        </w:r>
        <w:r w:rsidRPr="00DA49C4">
          <w:rPr>
            <w:noProof/>
            <w:lang w:val="ko-KR"/>
          </w:rPr>
          <w:t>8</w:t>
        </w:r>
        <w:r>
          <w:fldChar w:fldCharType="end"/>
        </w:r>
      </w:p>
    </w:sdtContent>
  </w:sdt>
  <w:p w14:paraId="0B8BDEDE" w14:textId="77777777" w:rsidR="00C33D9E" w:rsidRDefault="00C33D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4527040"/>
      <w:docPartObj>
        <w:docPartGallery w:val="Page Numbers (Bottom of Page)"/>
        <w:docPartUnique/>
      </w:docPartObj>
    </w:sdtPr>
    <w:sdtContent>
      <w:p w14:paraId="34DD9CE1" w14:textId="426805C7" w:rsidR="00C33D9E" w:rsidRDefault="00C33D9E">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C33D9E" w:rsidRDefault="00C33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F3DC4" w14:textId="77777777" w:rsidR="00502D6F" w:rsidRDefault="00502D6F" w:rsidP="00956095">
      <w:r>
        <w:separator/>
      </w:r>
    </w:p>
  </w:footnote>
  <w:footnote w:type="continuationSeparator" w:id="0">
    <w:p w14:paraId="327014B7" w14:textId="77777777" w:rsidR="00502D6F" w:rsidRDefault="00502D6F" w:rsidP="009560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im, Wonji">
    <w15:presenceInfo w15:providerId="AD" w15:userId="S::wkim19@bwh.harvard.edu::c89879c5-8d36-4200-943d-06ab8ae20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3&lt;/item&gt;&lt;item&gt;304&lt;/item&gt;&lt;item&gt;305&lt;/item&gt;&lt;item&gt;306&lt;/item&gt;&lt;item&gt;307&lt;/item&gt;&lt;item&gt;308&lt;/item&gt;&lt;item&gt;309&lt;/item&gt;&lt;item&gt;310&lt;/item&gt;&lt;item&gt;311&lt;/item&gt;&lt;item&gt;312&lt;/item&gt;&lt;item&gt;313&lt;/item&gt;&lt;item&gt;314&lt;/item&gt;&lt;item&gt;315&lt;/item&gt;&lt;item&gt;316&lt;/item&gt;&lt;item&gt;317&lt;/item&gt;&lt;item&gt;318&lt;/item&gt;&lt;/record-ids&gt;&lt;/item&gt;&lt;/Libraries&gt;"/>
  </w:docVars>
  <w:rsids>
    <w:rsidRoot w:val="00104400"/>
    <w:rsid w:val="00000664"/>
    <w:rsid w:val="0000071E"/>
    <w:rsid w:val="00000E6B"/>
    <w:rsid w:val="00017992"/>
    <w:rsid w:val="00021BED"/>
    <w:rsid w:val="00023222"/>
    <w:rsid w:val="00023A54"/>
    <w:rsid w:val="00026F15"/>
    <w:rsid w:val="00032E69"/>
    <w:rsid w:val="000362C4"/>
    <w:rsid w:val="000521ED"/>
    <w:rsid w:val="00061045"/>
    <w:rsid w:val="000644C7"/>
    <w:rsid w:val="00077B4E"/>
    <w:rsid w:val="000809C6"/>
    <w:rsid w:val="000909F6"/>
    <w:rsid w:val="00090F67"/>
    <w:rsid w:val="0009524C"/>
    <w:rsid w:val="000A5B58"/>
    <w:rsid w:val="000A7158"/>
    <w:rsid w:val="000C39F7"/>
    <w:rsid w:val="000C5589"/>
    <w:rsid w:val="000D150D"/>
    <w:rsid w:val="000D266D"/>
    <w:rsid w:val="000D35B3"/>
    <w:rsid w:val="000D4F7C"/>
    <w:rsid w:val="000D6543"/>
    <w:rsid w:val="000D7727"/>
    <w:rsid w:val="000E0D19"/>
    <w:rsid w:val="000E2BF8"/>
    <w:rsid w:val="000E4B22"/>
    <w:rsid w:val="000E4C29"/>
    <w:rsid w:val="000E7203"/>
    <w:rsid w:val="00100271"/>
    <w:rsid w:val="00101E35"/>
    <w:rsid w:val="00104400"/>
    <w:rsid w:val="0010472D"/>
    <w:rsid w:val="001056EB"/>
    <w:rsid w:val="00105AC6"/>
    <w:rsid w:val="001070BE"/>
    <w:rsid w:val="00112864"/>
    <w:rsid w:val="001162CB"/>
    <w:rsid w:val="001163BC"/>
    <w:rsid w:val="00120C01"/>
    <w:rsid w:val="001215A8"/>
    <w:rsid w:val="00122219"/>
    <w:rsid w:val="00125B11"/>
    <w:rsid w:val="00125BB3"/>
    <w:rsid w:val="00134A0E"/>
    <w:rsid w:val="00134C77"/>
    <w:rsid w:val="00135989"/>
    <w:rsid w:val="0013635F"/>
    <w:rsid w:val="00140BCF"/>
    <w:rsid w:val="00152529"/>
    <w:rsid w:val="00153C87"/>
    <w:rsid w:val="00155201"/>
    <w:rsid w:val="00156B48"/>
    <w:rsid w:val="00164411"/>
    <w:rsid w:val="001658F6"/>
    <w:rsid w:val="001675EE"/>
    <w:rsid w:val="001714FE"/>
    <w:rsid w:val="00171BE7"/>
    <w:rsid w:val="00172D0A"/>
    <w:rsid w:val="00182696"/>
    <w:rsid w:val="00185674"/>
    <w:rsid w:val="001977B3"/>
    <w:rsid w:val="001A19B1"/>
    <w:rsid w:val="001A3DC7"/>
    <w:rsid w:val="001A4E6E"/>
    <w:rsid w:val="001A598B"/>
    <w:rsid w:val="001A63EC"/>
    <w:rsid w:val="001B002E"/>
    <w:rsid w:val="001B18AF"/>
    <w:rsid w:val="001B326B"/>
    <w:rsid w:val="001B3518"/>
    <w:rsid w:val="001C5FF2"/>
    <w:rsid w:val="001C6811"/>
    <w:rsid w:val="001C7A21"/>
    <w:rsid w:val="001D301C"/>
    <w:rsid w:val="001D7EC8"/>
    <w:rsid w:val="001E464B"/>
    <w:rsid w:val="001E6095"/>
    <w:rsid w:val="001E6546"/>
    <w:rsid w:val="001F3812"/>
    <w:rsid w:val="001F42D7"/>
    <w:rsid w:val="001F6131"/>
    <w:rsid w:val="00203DC1"/>
    <w:rsid w:val="00205C03"/>
    <w:rsid w:val="00205C67"/>
    <w:rsid w:val="00215461"/>
    <w:rsid w:val="0022097D"/>
    <w:rsid w:val="00220D80"/>
    <w:rsid w:val="0022153C"/>
    <w:rsid w:val="00221C51"/>
    <w:rsid w:val="002239BC"/>
    <w:rsid w:val="00227B36"/>
    <w:rsid w:val="00227EBB"/>
    <w:rsid w:val="0023191D"/>
    <w:rsid w:val="002322E8"/>
    <w:rsid w:val="00232EBD"/>
    <w:rsid w:val="00233BB0"/>
    <w:rsid w:val="0023540A"/>
    <w:rsid w:val="00235B9C"/>
    <w:rsid w:val="00241CDA"/>
    <w:rsid w:val="00243E09"/>
    <w:rsid w:val="00250E8F"/>
    <w:rsid w:val="002565D3"/>
    <w:rsid w:val="00257E13"/>
    <w:rsid w:val="002632B4"/>
    <w:rsid w:val="00264293"/>
    <w:rsid w:val="00265CA0"/>
    <w:rsid w:val="0027009A"/>
    <w:rsid w:val="0027194C"/>
    <w:rsid w:val="00275629"/>
    <w:rsid w:val="002762B8"/>
    <w:rsid w:val="0028616F"/>
    <w:rsid w:val="002929AA"/>
    <w:rsid w:val="00292A33"/>
    <w:rsid w:val="00296D3C"/>
    <w:rsid w:val="002A04C1"/>
    <w:rsid w:val="002A05FD"/>
    <w:rsid w:val="002A2B9D"/>
    <w:rsid w:val="002A3F7D"/>
    <w:rsid w:val="002A413A"/>
    <w:rsid w:val="002A7A30"/>
    <w:rsid w:val="002B2518"/>
    <w:rsid w:val="002B4276"/>
    <w:rsid w:val="002C0EC7"/>
    <w:rsid w:val="002D03EF"/>
    <w:rsid w:val="002D1F47"/>
    <w:rsid w:val="002D216E"/>
    <w:rsid w:val="002D29FA"/>
    <w:rsid w:val="002D2AE6"/>
    <w:rsid w:val="002E018C"/>
    <w:rsid w:val="002E1029"/>
    <w:rsid w:val="002E43DF"/>
    <w:rsid w:val="002E6A43"/>
    <w:rsid w:val="002E74B3"/>
    <w:rsid w:val="002F1512"/>
    <w:rsid w:val="002F4DF4"/>
    <w:rsid w:val="003115B8"/>
    <w:rsid w:val="003134AD"/>
    <w:rsid w:val="00315607"/>
    <w:rsid w:val="00321B1C"/>
    <w:rsid w:val="0032279C"/>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1B1E"/>
    <w:rsid w:val="003737D7"/>
    <w:rsid w:val="00373832"/>
    <w:rsid w:val="00374B46"/>
    <w:rsid w:val="003771CF"/>
    <w:rsid w:val="00385BBD"/>
    <w:rsid w:val="00395064"/>
    <w:rsid w:val="003A07A1"/>
    <w:rsid w:val="003A0CC8"/>
    <w:rsid w:val="003A1DB7"/>
    <w:rsid w:val="003A313E"/>
    <w:rsid w:val="003A356E"/>
    <w:rsid w:val="003A3AF3"/>
    <w:rsid w:val="003A70D6"/>
    <w:rsid w:val="003A7922"/>
    <w:rsid w:val="003B02A7"/>
    <w:rsid w:val="003C1659"/>
    <w:rsid w:val="003C4AC8"/>
    <w:rsid w:val="003D5ADB"/>
    <w:rsid w:val="003E29F2"/>
    <w:rsid w:val="003E2A47"/>
    <w:rsid w:val="003E4C32"/>
    <w:rsid w:val="003F0447"/>
    <w:rsid w:val="003F3EB3"/>
    <w:rsid w:val="003F5AEA"/>
    <w:rsid w:val="003F7470"/>
    <w:rsid w:val="003F7A31"/>
    <w:rsid w:val="0040482C"/>
    <w:rsid w:val="0040661B"/>
    <w:rsid w:val="00412AED"/>
    <w:rsid w:val="00415F9A"/>
    <w:rsid w:val="004178BE"/>
    <w:rsid w:val="0042056F"/>
    <w:rsid w:val="004226D1"/>
    <w:rsid w:val="00423FCE"/>
    <w:rsid w:val="00433C99"/>
    <w:rsid w:val="0043724E"/>
    <w:rsid w:val="004432BA"/>
    <w:rsid w:val="00451F84"/>
    <w:rsid w:val="00454E5C"/>
    <w:rsid w:val="00456B70"/>
    <w:rsid w:val="00457D4F"/>
    <w:rsid w:val="00463B0A"/>
    <w:rsid w:val="00463F7D"/>
    <w:rsid w:val="00465405"/>
    <w:rsid w:val="004660C6"/>
    <w:rsid w:val="0048727F"/>
    <w:rsid w:val="004A403E"/>
    <w:rsid w:val="004A7DEC"/>
    <w:rsid w:val="004B03E8"/>
    <w:rsid w:val="004B3971"/>
    <w:rsid w:val="004B495B"/>
    <w:rsid w:val="004B629C"/>
    <w:rsid w:val="004C0753"/>
    <w:rsid w:val="004C1054"/>
    <w:rsid w:val="004C1E74"/>
    <w:rsid w:val="004C1FC4"/>
    <w:rsid w:val="004C4547"/>
    <w:rsid w:val="004C53C0"/>
    <w:rsid w:val="004D3BEB"/>
    <w:rsid w:val="004E0774"/>
    <w:rsid w:val="004E1DAF"/>
    <w:rsid w:val="004E231E"/>
    <w:rsid w:val="004E59A0"/>
    <w:rsid w:val="004E7433"/>
    <w:rsid w:val="004F16BB"/>
    <w:rsid w:val="004F178B"/>
    <w:rsid w:val="004F17E4"/>
    <w:rsid w:val="004F313D"/>
    <w:rsid w:val="004F53FD"/>
    <w:rsid w:val="004F5AD6"/>
    <w:rsid w:val="004F6261"/>
    <w:rsid w:val="00501DE9"/>
    <w:rsid w:val="00502D6F"/>
    <w:rsid w:val="00504F02"/>
    <w:rsid w:val="00511C5B"/>
    <w:rsid w:val="005244C9"/>
    <w:rsid w:val="00530970"/>
    <w:rsid w:val="005329A4"/>
    <w:rsid w:val="0053349F"/>
    <w:rsid w:val="005355AD"/>
    <w:rsid w:val="00537C90"/>
    <w:rsid w:val="00542D0D"/>
    <w:rsid w:val="00544A42"/>
    <w:rsid w:val="00544ED0"/>
    <w:rsid w:val="00550A3E"/>
    <w:rsid w:val="00551D63"/>
    <w:rsid w:val="00554154"/>
    <w:rsid w:val="00565B81"/>
    <w:rsid w:val="00565CED"/>
    <w:rsid w:val="00565DCA"/>
    <w:rsid w:val="00567FA5"/>
    <w:rsid w:val="0057531A"/>
    <w:rsid w:val="00581FDA"/>
    <w:rsid w:val="00586D38"/>
    <w:rsid w:val="00591227"/>
    <w:rsid w:val="005940E1"/>
    <w:rsid w:val="00594D23"/>
    <w:rsid w:val="005A10C5"/>
    <w:rsid w:val="005B3F28"/>
    <w:rsid w:val="005C05D8"/>
    <w:rsid w:val="005C0A90"/>
    <w:rsid w:val="005D3E26"/>
    <w:rsid w:val="005D4090"/>
    <w:rsid w:val="005D690D"/>
    <w:rsid w:val="005D72A3"/>
    <w:rsid w:val="005E2A32"/>
    <w:rsid w:val="005E6DDC"/>
    <w:rsid w:val="005E6F24"/>
    <w:rsid w:val="005E7A20"/>
    <w:rsid w:val="005F2CFF"/>
    <w:rsid w:val="005F456D"/>
    <w:rsid w:val="005F6A39"/>
    <w:rsid w:val="00607B6C"/>
    <w:rsid w:val="00613EEB"/>
    <w:rsid w:val="00616101"/>
    <w:rsid w:val="0061632B"/>
    <w:rsid w:val="00630DA2"/>
    <w:rsid w:val="00631C24"/>
    <w:rsid w:val="006331E9"/>
    <w:rsid w:val="00633E24"/>
    <w:rsid w:val="00643549"/>
    <w:rsid w:val="00645E3A"/>
    <w:rsid w:val="00651528"/>
    <w:rsid w:val="00657773"/>
    <w:rsid w:val="0067377E"/>
    <w:rsid w:val="006758F2"/>
    <w:rsid w:val="0068053A"/>
    <w:rsid w:val="00682E17"/>
    <w:rsid w:val="0068589D"/>
    <w:rsid w:val="00691543"/>
    <w:rsid w:val="006A1EC7"/>
    <w:rsid w:val="006A4707"/>
    <w:rsid w:val="006A712A"/>
    <w:rsid w:val="006B23D5"/>
    <w:rsid w:val="006B5551"/>
    <w:rsid w:val="006B5F6C"/>
    <w:rsid w:val="006C4D5C"/>
    <w:rsid w:val="006D0877"/>
    <w:rsid w:val="006D24FF"/>
    <w:rsid w:val="006D38FA"/>
    <w:rsid w:val="006E3FFD"/>
    <w:rsid w:val="006E711B"/>
    <w:rsid w:val="006F48CE"/>
    <w:rsid w:val="00704E68"/>
    <w:rsid w:val="00712657"/>
    <w:rsid w:val="007203F2"/>
    <w:rsid w:val="0072374E"/>
    <w:rsid w:val="00725CF9"/>
    <w:rsid w:val="0073078C"/>
    <w:rsid w:val="007317C6"/>
    <w:rsid w:val="007319B2"/>
    <w:rsid w:val="00733353"/>
    <w:rsid w:val="00734987"/>
    <w:rsid w:val="00735383"/>
    <w:rsid w:val="00736FDC"/>
    <w:rsid w:val="007404DF"/>
    <w:rsid w:val="00742163"/>
    <w:rsid w:val="0074384C"/>
    <w:rsid w:val="00743EDC"/>
    <w:rsid w:val="007441A9"/>
    <w:rsid w:val="00750481"/>
    <w:rsid w:val="00750ED2"/>
    <w:rsid w:val="00761DB5"/>
    <w:rsid w:val="00761F52"/>
    <w:rsid w:val="00767C64"/>
    <w:rsid w:val="00777BA0"/>
    <w:rsid w:val="00780DAB"/>
    <w:rsid w:val="0078158D"/>
    <w:rsid w:val="00781F9C"/>
    <w:rsid w:val="0078472D"/>
    <w:rsid w:val="00787E0E"/>
    <w:rsid w:val="00791050"/>
    <w:rsid w:val="00797194"/>
    <w:rsid w:val="007A1E7E"/>
    <w:rsid w:val="007A3CE7"/>
    <w:rsid w:val="007A6EFC"/>
    <w:rsid w:val="007A7FCB"/>
    <w:rsid w:val="007B1ADB"/>
    <w:rsid w:val="007B42DF"/>
    <w:rsid w:val="007B7674"/>
    <w:rsid w:val="007C56A7"/>
    <w:rsid w:val="007F4B80"/>
    <w:rsid w:val="007F5043"/>
    <w:rsid w:val="007F7EA8"/>
    <w:rsid w:val="00803630"/>
    <w:rsid w:val="008043AF"/>
    <w:rsid w:val="008059E7"/>
    <w:rsid w:val="008129B7"/>
    <w:rsid w:val="00812DB8"/>
    <w:rsid w:val="0081762C"/>
    <w:rsid w:val="00821F99"/>
    <w:rsid w:val="008230F4"/>
    <w:rsid w:val="008237C5"/>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45F6"/>
    <w:rsid w:val="008D4281"/>
    <w:rsid w:val="008D4A05"/>
    <w:rsid w:val="008E2240"/>
    <w:rsid w:val="008E40AD"/>
    <w:rsid w:val="008E5121"/>
    <w:rsid w:val="008E7E12"/>
    <w:rsid w:val="008F15CF"/>
    <w:rsid w:val="008F18A2"/>
    <w:rsid w:val="008F4BE3"/>
    <w:rsid w:val="008F4CB4"/>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66559"/>
    <w:rsid w:val="0097036C"/>
    <w:rsid w:val="00975273"/>
    <w:rsid w:val="00980095"/>
    <w:rsid w:val="0099579F"/>
    <w:rsid w:val="009B25CA"/>
    <w:rsid w:val="009B58F8"/>
    <w:rsid w:val="009B6C38"/>
    <w:rsid w:val="009B7747"/>
    <w:rsid w:val="009C0815"/>
    <w:rsid w:val="009C0B2D"/>
    <w:rsid w:val="009C2DF2"/>
    <w:rsid w:val="009C60EE"/>
    <w:rsid w:val="009D14DF"/>
    <w:rsid w:val="009D463F"/>
    <w:rsid w:val="009D465C"/>
    <w:rsid w:val="009D544B"/>
    <w:rsid w:val="009E057B"/>
    <w:rsid w:val="009E2057"/>
    <w:rsid w:val="009E50E1"/>
    <w:rsid w:val="009F1701"/>
    <w:rsid w:val="009F454F"/>
    <w:rsid w:val="009F54D9"/>
    <w:rsid w:val="009F6203"/>
    <w:rsid w:val="00A04FA6"/>
    <w:rsid w:val="00A053FF"/>
    <w:rsid w:val="00A0587D"/>
    <w:rsid w:val="00A06032"/>
    <w:rsid w:val="00A11126"/>
    <w:rsid w:val="00A134C5"/>
    <w:rsid w:val="00A14D25"/>
    <w:rsid w:val="00A16A5D"/>
    <w:rsid w:val="00A24458"/>
    <w:rsid w:val="00A2575A"/>
    <w:rsid w:val="00A31EBC"/>
    <w:rsid w:val="00A40597"/>
    <w:rsid w:val="00A46E45"/>
    <w:rsid w:val="00A547D3"/>
    <w:rsid w:val="00A61C73"/>
    <w:rsid w:val="00A667AE"/>
    <w:rsid w:val="00A81432"/>
    <w:rsid w:val="00A822AA"/>
    <w:rsid w:val="00A875DA"/>
    <w:rsid w:val="00A91A21"/>
    <w:rsid w:val="00A92F2B"/>
    <w:rsid w:val="00A94026"/>
    <w:rsid w:val="00AA0C2D"/>
    <w:rsid w:val="00AA0E06"/>
    <w:rsid w:val="00AA2406"/>
    <w:rsid w:val="00AA6865"/>
    <w:rsid w:val="00AB0BB0"/>
    <w:rsid w:val="00AB17C2"/>
    <w:rsid w:val="00AB266A"/>
    <w:rsid w:val="00AB5E75"/>
    <w:rsid w:val="00AC10EF"/>
    <w:rsid w:val="00AC1A85"/>
    <w:rsid w:val="00AC47D1"/>
    <w:rsid w:val="00AD19B8"/>
    <w:rsid w:val="00AD19CC"/>
    <w:rsid w:val="00AE0CE7"/>
    <w:rsid w:val="00AE35F2"/>
    <w:rsid w:val="00AF3345"/>
    <w:rsid w:val="00AF3E2E"/>
    <w:rsid w:val="00B0097C"/>
    <w:rsid w:val="00B0444F"/>
    <w:rsid w:val="00B06744"/>
    <w:rsid w:val="00B13F6A"/>
    <w:rsid w:val="00B14241"/>
    <w:rsid w:val="00B159A1"/>
    <w:rsid w:val="00B17B41"/>
    <w:rsid w:val="00B20024"/>
    <w:rsid w:val="00B332CC"/>
    <w:rsid w:val="00B33497"/>
    <w:rsid w:val="00B41EF5"/>
    <w:rsid w:val="00B42822"/>
    <w:rsid w:val="00B43004"/>
    <w:rsid w:val="00B52052"/>
    <w:rsid w:val="00B52CBD"/>
    <w:rsid w:val="00B53A0D"/>
    <w:rsid w:val="00B620FE"/>
    <w:rsid w:val="00B64B25"/>
    <w:rsid w:val="00B64D44"/>
    <w:rsid w:val="00B6740B"/>
    <w:rsid w:val="00B730C0"/>
    <w:rsid w:val="00B775AF"/>
    <w:rsid w:val="00B7762F"/>
    <w:rsid w:val="00B77790"/>
    <w:rsid w:val="00B81143"/>
    <w:rsid w:val="00B8127D"/>
    <w:rsid w:val="00BA2F3F"/>
    <w:rsid w:val="00BA7308"/>
    <w:rsid w:val="00BA7F7D"/>
    <w:rsid w:val="00BB0AD4"/>
    <w:rsid w:val="00BB13E2"/>
    <w:rsid w:val="00BB1AFE"/>
    <w:rsid w:val="00BC782C"/>
    <w:rsid w:val="00BD30FB"/>
    <w:rsid w:val="00BD61F8"/>
    <w:rsid w:val="00BE10B7"/>
    <w:rsid w:val="00BE36AA"/>
    <w:rsid w:val="00BE4131"/>
    <w:rsid w:val="00BE4BE2"/>
    <w:rsid w:val="00BF0B19"/>
    <w:rsid w:val="00BF4633"/>
    <w:rsid w:val="00BF5768"/>
    <w:rsid w:val="00C0441C"/>
    <w:rsid w:val="00C05C6D"/>
    <w:rsid w:val="00C06923"/>
    <w:rsid w:val="00C25490"/>
    <w:rsid w:val="00C30C9A"/>
    <w:rsid w:val="00C33D9E"/>
    <w:rsid w:val="00C4594D"/>
    <w:rsid w:val="00C56C2A"/>
    <w:rsid w:val="00C6113F"/>
    <w:rsid w:val="00C66935"/>
    <w:rsid w:val="00C71E41"/>
    <w:rsid w:val="00C72962"/>
    <w:rsid w:val="00C72B01"/>
    <w:rsid w:val="00C72D8F"/>
    <w:rsid w:val="00C7426C"/>
    <w:rsid w:val="00C83E99"/>
    <w:rsid w:val="00C84A66"/>
    <w:rsid w:val="00C90312"/>
    <w:rsid w:val="00C923E9"/>
    <w:rsid w:val="00CA1F2F"/>
    <w:rsid w:val="00CA6C21"/>
    <w:rsid w:val="00CC0C11"/>
    <w:rsid w:val="00CC19C3"/>
    <w:rsid w:val="00CC414B"/>
    <w:rsid w:val="00CD399F"/>
    <w:rsid w:val="00CD7F48"/>
    <w:rsid w:val="00CE0C14"/>
    <w:rsid w:val="00CE50A6"/>
    <w:rsid w:val="00CF16EA"/>
    <w:rsid w:val="00CF18BD"/>
    <w:rsid w:val="00D03394"/>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71D67"/>
    <w:rsid w:val="00D77FA8"/>
    <w:rsid w:val="00D807D5"/>
    <w:rsid w:val="00D82F59"/>
    <w:rsid w:val="00D83866"/>
    <w:rsid w:val="00D84359"/>
    <w:rsid w:val="00D87666"/>
    <w:rsid w:val="00D87CE0"/>
    <w:rsid w:val="00D92D51"/>
    <w:rsid w:val="00DA49C4"/>
    <w:rsid w:val="00DB6E69"/>
    <w:rsid w:val="00DB786B"/>
    <w:rsid w:val="00DC562B"/>
    <w:rsid w:val="00DD438E"/>
    <w:rsid w:val="00DE5F97"/>
    <w:rsid w:val="00DF7937"/>
    <w:rsid w:val="00E04E31"/>
    <w:rsid w:val="00E04F15"/>
    <w:rsid w:val="00E1307D"/>
    <w:rsid w:val="00E13378"/>
    <w:rsid w:val="00E153DB"/>
    <w:rsid w:val="00E202F7"/>
    <w:rsid w:val="00E21A8C"/>
    <w:rsid w:val="00E24A6A"/>
    <w:rsid w:val="00E2714F"/>
    <w:rsid w:val="00E30381"/>
    <w:rsid w:val="00E31A81"/>
    <w:rsid w:val="00E34178"/>
    <w:rsid w:val="00E3483C"/>
    <w:rsid w:val="00E35693"/>
    <w:rsid w:val="00E35F07"/>
    <w:rsid w:val="00E411DF"/>
    <w:rsid w:val="00E43EB6"/>
    <w:rsid w:val="00E47892"/>
    <w:rsid w:val="00E51330"/>
    <w:rsid w:val="00E516C3"/>
    <w:rsid w:val="00E56620"/>
    <w:rsid w:val="00E6178E"/>
    <w:rsid w:val="00E708C1"/>
    <w:rsid w:val="00E7211C"/>
    <w:rsid w:val="00E81340"/>
    <w:rsid w:val="00E81710"/>
    <w:rsid w:val="00E849CE"/>
    <w:rsid w:val="00E938BD"/>
    <w:rsid w:val="00EA4AAC"/>
    <w:rsid w:val="00EB4711"/>
    <w:rsid w:val="00EC3A2E"/>
    <w:rsid w:val="00ED2152"/>
    <w:rsid w:val="00ED4D53"/>
    <w:rsid w:val="00ED76E0"/>
    <w:rsid w:val="00EE737D"/>
    <w:rsid w:val="00F027BE"/>
    <w:rsid w:val="00F02BB4"/>
    <w:rsid w:val="00F02BED"/>
    <w:rsid w:val="00F06053"/>
    <w:rsid w:val="00F10DF6"/>
    <w:rsid w:val="00F14988"/>
    <w:rsid w:val="00F22005"/>
    <w:rsid w:val="00F24DE9"/>
    <w:rsid w:val="00F27D9F"/>
    <w:rsid w:val="00F31445"/>
    <w:rsid w:val="00F31CDA"/>
    <w:rsid w:val="00F35B44"/>
    <w:rsid w:val="00F36CEE"/>
    <w:rsid w:val="00F407CF"/>
    <w:rsid w:val="00F47870"/>
    <w:rsid w:val="00F50807"/>
    <w:rsid w:val="00F528DA"/>
    <w:rsid w:val="00F55CA4"/>
    <w:rsid w:val="00F560D0"/>
    <w:rsid w:val="00F606FF"/>
    <w:rsid w:val="00F607D6"/>
    <w:rsid w:val="00F645B3"/>
    <w:rsid w:val="00F64D3B"/>
    <w:rsid w:val="00F65196"/>
    <w:rsid w:val="00F65DB6"/>
    <w:rsid w:val="00F74402"/>
    <w:rsid w:val="00F83139"/>
    <w:rsid w:val="00F8573F"/>
    <w:rsid w:val="00F928A6"/>
    <w:rsid w:val="00F92AC6"/>
    <w:rsid w:val="00F9466F"/>
    <w:rsid w:val="00FA4199"/>
    <w:rsid w:val="00FC54C0"/>
    <w:rsid w:val="00FC66B0"/>
    <w:rsid w:val="00FD0A2A"/>
    <w:rsid w:val="00FD1133"/>
    <w:rsid w:val="00FD31A4"/>
    <w:rsid w:val="00FD59B9"/>
    <w:rsid w:val="00FE0BC0"/>
    <w:rsid w:val="00FE2383"/>
    <w:rsid w:val="00FF542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7EEAF746-96F9-8540-9685-1F8E560D5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rics.bwh.harvard.edu" TargetMode="Externa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3dgenome.org"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mputation.sanger.ac.uk"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138B9-B3C9-C44D-9823-3BD83598D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1</TotalTime>
  <Pages>30</Pages>
  <Words>13930</Words>
  <Characters>79403</Characters>
  <Application>Microsoft Office Word</Application>
  <DocSecurity>0</DocSecurity>
  <Lines>661</Lines>
  <Paragraphs>18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Kim, Wonji</cp:lastModifiedBy>
  <cp:revision>207</cp:revision>
  <cp:lastPrinted>2018-10-16T16:17:00Z</cp:lastPrinted>
  <dcterms:created xsi:type="dcterms:W3CDTF">2018-11-19T22:53:00Z</dcterms:created>
  <dcterms:modified xsi:type="dcterms:W3CDTF">2019-01-31T20:35:00Z</dcterms:modified>
</cp:coreProperties>
</file>